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3904" behindDoc="0" locked="0" layoutInCell="1" allowOverlap="1" wp14:anchorId="248AA39C" wp14:editId="306CF806">
                <wp:simplePos x="0" y="0"/>
                <wp:positionH relativeFrom="margin">
                  <wp:posOffset>-5080</wp:posOffset>
                </wp:positionH>
                <wp:positionV relativeFrom="paragraph">
                  <wp:posOffset>-504958</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0D7ACC" w:rsidRPr="003B45CD" w:rsidRDefault="000D7AC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D7ACC" w:rsidRPr="005E0CB1" w:rsidRDefault="000D7AC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0D7ACC" w:rsidRPr="003B45CD" w:rsidRDefault="000D7AC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D7ACC" w:rsidRDefault="000D7ACC"/>
                          <w:p w14:paraId="79BA9D28" w14:textId="77777777" w:rsidR="000D7ACC" w:rsidRPr="003B45CD" w:rsidRDefault="000D7A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pt;margin-top:-39.75pt;width:522.75pt;height:98.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" filled="f" stroked="f">
                <v:textbox>
                  <w:txbxContent>
                    <w:p w14:paraId="700D25F6" w14:textId="075A2293" w:rsidR="000D7ACC" w:rsidRPr="003B45CD" w:rsidRDefault="000D7AC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D7ACC" w:rsidRPr="005E0CB1" w:rsidRDefault="000D7AC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0D7ACC" w:rsidRPr="003B45CD" w:rsidRDefault="000D7AC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D7ACC" w:rsidRDefault="000D7ACC"/>
                    <w:p w14:paraId="79BA9D28" w14:textId="77777777" w:rsidR="000D7ACC" w:rsidRPr="003B45CD" w:rsidRDefault="000D7ACC"/>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94129"/>
      <w:r w:rsidRPr="00BB6C9B">
        <w:t>Introduction</w:t>
      </w:r>
      <w:bookmarkEnd w:id="0"/>
    </w:p>
    <w:p w14:paraId="56092554" w14:textId="343D231D" w:rsidR="003A11CD" w:rsidRPr="00584C13" w:rsidRDefault="003A11CD" w:rsidP="003A11CD">
      <w:pPr>
        <w:widowControl w:val="0"/>
        <w:autoSpaceDE w:val="0"/>
        <w:autoSpaceDN w:val="0"/>
        <w:adjustRightInd w:val="0"/>
        <w:rPr>
          <w:rFonts w:cs="Adobe Arabic"/>
          <w:lang w:val="en-US" w:eastAsia="en-GB"/>
        </w:rPr>
      </w:pPr>
      <w:r w:rsidRPr="00584C13">
        <w:rPr>
          <w:rFonts w:cs="Adobe Arabic"/>
          <w:lang w:val="en-US" w:eastAsia="en-GB"/>
        </w:rPr>
        <w:t>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Pr>
          <w:rFonts w:cs="Adobe Arabic"/>
          <w:lang w:val="en-US" w:eastAsia="en-GB"/>
        </w:rPr>
        <w:t xml:space="preserve">, heart disease and diabetes </w:t>
      </w:r>
      <w:r>
        <w:rPr>
          <w:rFonts w:cs="Adobe Arabic"/>
          <w:lang w:val="en-US" w:eastAsia="en-GB"/>
        </w:rPr>
        <w:fldChar w:fldCharType="begin"/>
      </w:r>
      <w:r>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Pr>
          <w:rFonts w:cs="Adobe Arabic"/>
          <w:lang w:val="en-US" w:eastAsia="en-GB"/>
        </w:rPr>
        <w:fldChar w:fldCharType="separate"/>
      </w:r>
      <w:r>
        <w:rPr>
          <w:rFonts w:cs="Adobe Arabic"/>
          <w:noProof/>
          <w:lang w:val="en-US" w:eastAsia="en-GB"/>
        </w:rPr>
        <w:t>[1]</w:t>
      </w:r>
      <w:r>
        <w:rPr>
          <w:rFonts w:cs="Adobe Arabic"/>
          <w:lang w:val="en-US" w:eastAsia="en-GB"/>
        </w:rPr>
        <w:fldChar w:fldCharType="end"/>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to achieving good quality </w:t>
      </w:r>
      <w:r>
        <w:rPr>
          <w:rFonts w:cs="Adobe Arabic"/>
          <w:lang w:val="en-US" w:eastAsia="en-GB"/>
        </w:rPr>
        <w:t xml:space="preserve">sleep </w:t>
      </w:r>
      <w:r>
        <w:rPr>
          <w:rFonts w:cs="Adobe Arabic"/>
          <w:lang w:val="en-US" w:eastAsia="en-GB"/>
        </w:rPr>
        <w:fldChar w:fldCharType="begin"/>
      </w:r>
      <w:r>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Pr>
          <w:rFonts w:cs="Adobe Arabic"/>
          <w:lang w:val="en-US" w:eastAsia="en-GB"/>
        </w:rPr>
        <w:fldChar w:fldCharType="separate"/>
      </w:r>
      <w:r>
        <w:rPr>
          <w:rFonts w:cs="Adobe Arabic"/>
          <w:noProof/>
          <w:lang w:val="en-US" w:eastAsia="en-GB"/>
        </w:rPr>
        <w:t>[2]</w:t>
      </w:r>
      <w:r>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Pr>
          <w:rFonts w:cs="Adobe Arabic"/>
          <w:lang w:val="en-US" w:eastAsia="en-GB"/>
        </w:rPr>
        <w:t xml:space="preserve">rtality rates in the elderly </w:t>
      </w:r>
      <w:r>
        <w:rPr>
          <w:rFonts w:cs="Adobe Arabic"/>
          <w:lang w:val="en-US" w:eastAsia="en-GB"/>
        </w:rPr>
        <w:fldChar w:fldCharType="begin"/>
      </w:r>
      <w:r>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Pr>
          <w:rFonts w:cs="Adobe Arabic"/>
          <w:lang w:val="en-US" w:eastAsia="en-GB"/>
        </w:rPr>
        <w:fldChar w:fldCharType="separate"/>
      </w:r>
      <w:r>
        <w:rPr>
          <w:rFonts w:cs="Adobe Arabic"/>
          <w:noProof/>
          <w:lang w:val="en-US" w:eastAsia="en-GB"/>
        </w:rPr>
        <w:t>[3]</w:t>
      </w:r>
      <w:r>
        <w:rPr>
          <w:rFonts w:cs="Adobe Arabic"/>
          <w:lang w:val="en-US" w:eastAsia="en-GB"/>
        </w:rPr>
        <w:fldChar w:fldCharType="end"/>
      </w:r>
      <w:r w:rsidRPr="00584C13">
        <w:rPr>
          <w:rFonts w:cs="Adobe Arabic"/>
          <w:lang w:val="en-US" w:eastAsia="en-GB"/>
        </w:rPr>
        <w:t xml:space="preserve">.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Pr>
          <w:rFonts w:cs="Adobe Arabic"/>
          <w:lang w:val="en-US" w:eastAsia="en-GB"/>
        </w:rPr>
        <w:t xml:space="preserve">sleeping pattern in human </w:t>
      </w:r>
      <w:r>
        <w:rPr>
          <w:rFonts w:cs="Adobe Arabic"/>
          <w:lang w:val="en-US" w:eastAsia="en-GB"/>
        </w:rPr>
        <w:fldChar w:fldCharType="begin"/>
      </w:r>
      <w:r>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Pr>
          <w:rFonts w:cs="Adobe Arabic"/>
          <w:lang w:val="en-US" w:eastAsia="en-GB"/>
        </w:rPr>
        <w:fldChar w:fldCharType="separate"/>
      </w:r>
      <w:r>
        <w:rPr>
          <w:rFonts w:cs="Adobe Arabic"/>
          <w:noProof/>
          <w:lang w:val="en-US" w:eastAsia="en-GB"/>
        </w:rPr>
        <w:t>[2], [4]</w:t>
      </w:r>
      <w:r>
        <w:rPr>
          <w:rFonts w:cs="Adobe Arabic"/>
          <w:lang w:val="en-US" w:eastAsia="en-GB"/>
        </w:rPr>
        <w:fldChar w:fldCharType="end"/>
      </w:r>
      <w:r w:rsidRPr="00584C13">
        <w:rPr>
          <w:rFonts w:cs="Adobe Arabic"/>
          <w:lang w:val="en-US" w:eastAsia="en-GB"/>
        </w:rPr>
        <w:t>.</w:t>
      </w:r>
    </w:p>
    <w:p w14:paraId="37E9DC43" w14:textId="77777777" w:rsidR="003A11CD" w:rsidRPr="00584C13" w:rsidRDefault="003A11CD" w:rsidP="003A11CD">
      <w:pPr>
        <w:widowControl w:val="0"/>
        <w:autoSpaceDE w:val="0"/>
        <w:autoSpaceDN w:val="0"/>
        <w:adjustRightInd w:val="0"/>
        <w:rPr>
          <w:rFonts w:cs="Adobe Arabic"/>
          <w:lang w:val="en-US" w:eastAsia="en-GB"/>
        </w:rPr>
      </w:pPr>
    </w:p>
    <w:p w14:paraId="21B3BA87" w14:textId="77777777" w:rsidR="003A11CD" w:rsidRPr="00584C13" w:rsidRDefault="003A11CD" w:rsidP="003A11CD">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94130"/>
      <w:r>
        <w:t>Sleepify’s Promise</w:t>
      </w:r>
      <w:bookmarkEnd w:id="1"/>
    </w:p>
    <w:p w14:paraId="3837886A" w14:textId="77991EF9"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94131"/>
      <w:r>
        <w:t>Background</w:t>
      </w:r>
      <w:bookmarkEnd w:id="2"/>
    </w:p>
    <w:p w14:paraId="583EBE06" w14:textId="464B0AF0" w:rsidR="00F55E6C" w:rsidRDefault="00F55E6C" w:rsidP="009B150B">
      <w:pPr>
        <w:pStyle w:val="Heading2"/>
      </w:pPr>
      <w:bookmarkStart w:id="3" w:name="_Toc477894132"/>
      <w:r w:rsidRPr="00412950">
        <w:t>Sleep</w:t>
      </w:r>
      <w:bookmarkEnd w:id="3"/>
      <w:r w:rsidRPr="00412950">
        <w:t xml:space="preserve"> </w:t>
      </w:r>
    </w:p>
    <w:p w14:paraId="70C68A1C" w14:textId="77777777" w:rsidR="003A11CD" w:rsidRPr="003A11CD" w:rsidRDefault="003A11CD" w:rsidP="003A11CD">
      <w:pPr>
        <w:jc w:val="left"/>
      </w:pPr>
      <w:r w:rsidRPr="003A11CD">
        <w:t xml:space="preserve">Sleeping refers to a periodic physical state featured by diminished consciousness, sensory activity, voluntary muscle control and interaction with surroundings. The whole process can be divided into 4 distinctive stages: Three stages in Non-Rapid Eye Movement(NREM) </w:t>
      </w:r>
      <w:r w:rsidRPr="003A11CD">
        <w:fldChar w:fldCharType="begin"/>
      </w:r>
      <w:r w:rsidRPr="003A11CD">
        <w:instrText xml:space="preserve"> ADDIN ZOTERO_ITEM CSL_CITATION {"citationID":"a1rpq0udl5h","properties":{"formattedCitation":"[1]","plainCitation":"[1]"},"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3A11CD">
        <w:fldChar w:fldCharType="separate"/>
      </w:r>
      <w:r w:rsidRPr="003A11CD">
        <w:t>[7]</w:t>
      </w:r>
      <w:r w:rsidRPr="003A11CD">
        <w:fldChar w:fldCharType="end"/>
      </w:r>
      <w:r w:rsidRPr="003A11CD">
        <w:t xml:space="preserve"> and one in  Rapid Eye Movement(REM). </w:t>
      </w:r>
    </w:p>
    <w:p w14:paraId="0BAD3535" w14:textId="77777777" w:rsidR="003A11CD" w:rsidRPr="003A11CD" w:rsidRDefault="003A11CD" w:rsidP="003A11CD">
      <w:pPr>
        <w:jc w:val="left"/>
      </w:pPr>
    </w:p>
    <w:p w14:paraId="0EDEEE6D" w14:textId="77777777" w:rsidR="003A11CD" w:rsidRDefault="003A11CD" w:rsidP="003A11CD">
      <w:pPr>
        <w:jc w:val="left"/>
      </w:pPr>
      <w:r w:rsidRPr="003A11CD">
        <w:t>Firstly, the process begins with stage 1 of NREM(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56DD7FCB" w14:textId="0E0E4702" w:rsidR="00F55E6C" w:rsidRDefault="00F55E6C" w:rsidP="009B150B">
      <w:pPr>
        <w:pStyle w:val="Heading2"/>
        <w:rPr>
          <w:lang w:val="en-US" w:eastAsia="en-GB"/>
        </w:rPr>
      </w:pPr>
      <w:bookmarkStart w:id="4" w:name="_Toc477894133"/>
      <w:r>
        <w:rPr>
          <w:lang w:val="en-US" w:eastAsia="en-GB"/>
        </w:rPr>
        <w:t>Sleep and thermoregulation</w:t>
      </w:r>
      <w:bookmarkEnd w:id="4"/>
    </w:p>
    <w:p w14:paraId="54C6D5B1" w14:textId="7925EFFB" w:rsidR="003A11CD" w:rsidRPr="003A11CD" w:rsidRDefault="003A11CD" w:rsidP="003A11CD">
      <w:pPr>
        <w:rPr>
          <w:color w:val="FF0000"/>
          <w:sz w:val="28"/>
          <w:lang w:val="en-US" w:eastAsia="en-GB"/>
        </w:rPr>
      </w:pPr>
      <w:r w:rsidRPr="003A11CD">
        <w:rPr>
          <w:color w:val="FF0000"/>
          <w:sz w:val="28"/>
          <w:lang w:val="en-US" w:eastAsia="en-GB"/>
        </w:rPr>
        <w:t>Is this the best place to put this?</w:t>
      </w:r>
    </w:p>
    <w:p w14:paraId="4EBFA75D" w14:textId="321AAAD9" w:rsidR="00F55E6C" w:rsidRPr="00E4038F" w:rsidRDefault="00F55E6C" w:rsidP="00E4038F">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The fundamental driving force behind this decrease in Tcore is due to the peripheral skin temperature. Vasodilatation near the peripheral skin allows rapid decreases in Tcore</w:t>
      </w:r>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p>
    <w:p w14:paraId="73657710" w14:textId="2F0043D8" w:rsidR="003C7996" w:rsidRDefault="00293FEE" w:rsidP="009C75B7">
      <w:pPr>
        <w:pStyle w:val="Heading1"/>
      </w:pPr>
      <w:bookmarkStart w:id="5" w:name="_Toc477894134"/>
      <w:r w:rsidRPr="00BB6C9B">
        <w:t xml:space="preserve">Related </w:t>
      </w:r>
      <w:r w:rsidR="00CF4E91" w:rsidRPr="00BB6C9B">
        <w:t>Work</w:t>
      </w:r>
      <w:bookmarkEnd w:id="5"/>
      <w:r w:rsidR="00CF74F1" w:rsidRPr="00BB6C9B">
        <w:t xml:space="preserve"> </w:t>
      </w:r>
    </w:p>
    <w:p w14:paraId="2938FBBA" w14:textId="7F592626" w:rsidR="00F55E6C" w:rsidRDefault="004300FB" w:rsidP="00F55E6C">
      <w:pPr>
        <w:pStyle w:val="Heading2"/>
      </w:pPr>
      <w:r>
        <w:t>Sleep Quality Evaluation</w:t>
      </w:r>
    </w:p>
    <w:p w14:paraId="57562CA7" w14:textId="77777777" w:rsidR="004300FB" w:rsidRDefault="004300FB" w:rsidP="004300FB">
      <w:r>
        <w:t xml:space="preserve">There are three widely used methods in clinical sleep quality assessment: Pittsburgh Sleep Quality Index (PSQI), Polysomnography, and Actigraphy </w:t>
      </w:r>
      <w:r>
        <w:fldChar w:fldCharType="begin"/>
      </w:r>
      <w:r>
        <w:instrText xml:space="preserve"> ADDIN ZOTERO_ITEM CSL_CITATION {"citationID":"a14opfh1ok9","properties":{"formattedCitation":"[54]","plainCitation":"[5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fldChar w:fldCharType="separate"/>
      </w:r>
      <w:r w:rsidRPr="00C96FE0">
        <w:t>[54]</w:t>
      </w:r>
      <w:r>
        <w:fldChar w:fldCharType="end"/>
      </w:r>
      <w:r>
        <w:t xml:space="preserve">. First, PSQI is a questionnaire-based assessment focusing on subjective feedback on medium to long-term sleep quality </w:t>
      </w:r>
      <w:r>
        <w:fldChar w:fldCharType="begin"/>
      </w:r>
      <w:r>
        <w:instrText xml:space="preserve"> ADDIN ZOTERO_ITEM CSL_CITATION {"citationID":"a2d4lm90r45","properties":{"formattedCitation":"[55]","plainCitation":"[5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fldChar w:fldCharType="separate"/>
      </w:r>
      <w:r w:rsidRPr="00C96FE0">
        <w:t>[55]</w:t>
      </w:r>
      <w:r>
        <w:fldChar w:fldCharType="end"/>
      </w:r>
      <w:r>
        <w:t xml:space="preserve">. Based on subjects’ answers, it generates a score that is inversely proportional to sleep quality (lower is better). Due to the limitation of a long assessment interval, PSQI is not suitable for our real-time implementation. However, this method can, and is, used to evaluate the general performance of our system on sleep quality enhancement; the result of which will be discussed in </w:t>
      </w:r>
      <w:r>
        <w:fldChar w:fldCharType="begin"/>
      </w:r>
      <w:r>
        <w:instrText xml:space="preserve"> REF _Ref477866909 \w \h </w:instrText>
      </w:r>
      <w:r>
        <w:fldChar w:fldCharType="separate"/>
      </w:r>
      <w:r>
        <w:t>VI</w:t>
      </w:r>
      <w:r>
        <w:fldChar w:fldCharType="end"/>
      </w:r>
      <w:r>
        <w:t xml:space="preserve">. </w:t>
      </w:r>
    </w:p>
    <w:p w14:paraId="1FFBEE7E" w14:textId="77777777" w:rsidR="004300FB" w:rsidRDefault="004300FB" w:rsidP="004300FB"/>
    <w:p w14:paraId="1EF919DD" w14:textId="77777777" w:rsidR="004300FB" w:rsidRDefault="004300FB" w:rsidP="004300FB">
      <w:r>
        <w:t xml:space="preserve">Polysomnography analyses sleep quality by using electroencephalograms (EEG), electro-oculograms (EOG) </w:t>
      </w:r>
      <w:r w:rsidRPr="00813873">
        <w:t>and</w:t>
      </w:r>
      <w:r>
        <w:t xml:space="preserve"> electromyograms (EMG) of the mentalis and libs </w:t>
      </w:r>
      <w:r>
        <w:fldChar w:fldCharType="begin"/>
      </w:r>
      <w:r>
        <w:instrText xml:space="preserve"> ADDIN ZOTERO_ITEM CSL_CITATION {"citationID":"a1lker4f964","properties":{"formattedCitation":"[56]","plainCitation":"[5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fldChar w:fldCharType="separate"/>
      </w:r>
      <w:r w:rsidRPr="00C96FE0">
        <w:t>[56]</w:t>
      </w:r>
      <w:r>
        <w:fldChar w:fldCharType="end"/>
      </w:r>
      <w:r>
        <w:t xml:space="preserve">. It reflects the precise proportion of each sleep stage during a 24-hours assessment interval, and hence provides the most accurate sleep quality evaluation. Despite its accuracy, it has a few critical disadvantages that prevent its application into our system. First, the sensors required are extremely intrusive to user (located around the head) and all signals require intensive processing algorithms to analyse </w:t>
      </w:r>
      <w:r w:rsidRPr="00813873">
        <w:rPr>
          <w:highlight w:val="red"/>
        </w:rPr>
        <w:t>(how complex? We are using cloud, how much needed per second/per user?)</w:t>
      </w:r>
      <w:r>
        <w:t>. Secondly, the data collection process for complete analysis require at least 12 hours, making it not applicable in Sleepify’s case.</w:t>
      </w:r>
    </w:p>
    <w:p w14:paraId="5561EEB4" w14:textId="7186EE30" w:rsidR="004300FB" w:rsidRDefault="004300FB" w:rsidP="004300FB">
      <w:r>
        <w:rPr>
          <w:noProof/>
        </w:rPr>
        <w:lastRenderedPageBreak/>
        <mc:AlternateContent>
          <mc:Choice Requires="wps">
            <w:drawing>
              <wp:anchor distT="0" distB="0" distL="114300" distR="114300" simplePos="0" relativeHeight="251661312" behindDoc="0" locked="0" layoutInCell="1" allowOverlap="1" wp14:anchorId="606CAA8F" wp14:editId="175D77ED">
                <wp:simplePos x="0" y="0"/>
                <wp:positionH relativeFrom="column">
                  <wp:posOffset>199390</wp:posOffset>
                </wp:positionH>
                <wp:positionV relativeFrom="paragraph">
                  <wp:posOffset>2026920</wp:posOffset>
                </wp:positionV>
                <wp:extent cx="6228080" cy="635"/>
                <wp:effectExtent l="0" t="0" r="1270" b="18415"/>
                <wp:wrapTopAndBottom/>
                <wp:docPr id="1" name="Text Box 1"/>
                <wp:cNvGraphicFramePr/>
                <a:graphic xmlns:a="http://schemas.openxmlformats.org/drawingml/2006/main">
                  <a:graphicData uri="http://schemas.microsoft.com/office/word/2010/wordprocessingShape">
                    <wps:wsp>
                      <wps:cNvSpPr txBox="1"/>
                      <wps:spPr>
                        <a:xfrm>
                          <a:off x="0" y="0"/>
                          <a:ext cx="6228080" cy="635"/>
                        </a:xfrm>
                        <a:prstGeom prst="rect">
                          <a:avLst/>
                        </a:prstGeom>
                        <a:solidFill>
                          <a:prstClr val="white"/>
                        </a:solidFill>
                        <a:ln>
                          <a:noFill/>
                        </a:ln>
                      </wps:spPr>
                      <wps:txbx>
                        <w:txbxContent>
                          <w:p w14:paraId="0BC0764C" w14:textId="4C1674E3" w:rsidR="004300FB" w:rsidRPr="00D81957" w:rsidRDefault="004300FB" w:rsidP="004300FB">
                            <w:pPr>
                              <w:pStyle w:val="Caption"/>
                              <w:rPr>
                                <w:rFonts w:ascii="Times" w:hAnsi="Times" w:cs="Times"/>
                                <w:noProof/>
                                <w:sz w:val="26"/>
                                <w:szCs w:val="26"/>
                              </w:rPr>
                            </w:pPr>
                            <w:r>
                              <w:t xml:space="preserve">Figure </w:t>
                            </w:r>
                            <w:fldSimple w:instr=" SEQ Figure \* ARABIC ">
                              <w:r>
                                <w:rPr>
                                  <w:noProof/>
                                </w:rPr>
                                <w:t>1</w:t>
                              </w:r>
                            </w:fldSimple>
                            <w:r>
                              <w:t>: Sensor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CAA8F" id="Text Box 1" o:spid="_x0000_s1027" type="#_x0000_t202" style="position:absolute;left:0;text-align:left;margin-left:15.7pt;margin-top:159.6pt;width:490.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" stroked="f">
                <v:textbox style="mso-fit-shape-to-text:t" inset="0,0,0,0">
                  <w:txbxContent>
                    <w:p w14:paraId="0BC0764C" w14:textId="4C1674E3" w:rsidR="004300FB" w:rsidRPr="00D81957" w:rsidRDefault="004300FB" w:rsidP="004300FB">
                      <w:pPr>
                        <w:pStyle w:val="Caption"/>
                        <w:rPr>
                          <w:rFonts w:ascii="Times" w:hAnsi="Times" w:cs="Times"/>
                          <w:noProof/>
                          <w:sz w:val="26"/>
                          <w:szCs w:val="26"/>
                        </w:rPr>
                      </w:pPr>
                      <w:r>
                        <w:t xml:space="preserve">Figure </w:t>
                      </w:r>
                      <w:fldSimple w:instr=" SEQ Figure \* ARABIC ">
                        <w:r>
                          <w:rPr>
                            <w:noProof/>
                          </w:rPr>
                          <w:t>1</w:t>
                        </w:r>
                      </w:fldSimple>
                      <w:r>
                        <w:t>: Sensor comparison</w:t>
                      </w:r>
                    </w:p>
                  </w:txbxContent>
                </v:textbox>
                <w10:wrap type="topAndBottom"/>
              </v:shape>
            </w:pict>
          </mc:Fallback>
        </mc:AlternateContent>
      </w:r>
      <w:r>
        <w:rPr>
          <w:rFonts w:ascii="Times" w:hAnsi="Times" w:cs="Times"/>
          <w:i/>
          <w:iCs/>
          <w:noProof/>
          <w:sz w:val="26"/>
          <w:szCs w:val="26"/>
          <w:lang w:eastAsia="en-GB"/>
        </w:rPr>
        <w:drawing>
          <wp:anchor distT="0" distB="0" distL="114300" distR="114300" simplePos="0" relativeHeight="251659264" behindDoc="1" locked="0" layoutInCell="1" allowOverlap="1" wp14:anchorId="149897A2" wp14:editId="53330A69">
            <wp:simplePos x="0" y="0"/>
            <wp:positionH relativeFrom="column">
              <wp:posOffset>199678</wp:posOffset>
            </wp:positionH>
            <wp:positionV relativeFrom="page">
              <wp:posOffset>681020</wp:posOffset>
            </wp:positionV>
            <wp:extent cx="6228080" cy="1972945"/>
            <wp:effectExtent l="0" t="0" r="1270" b="8255"/>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080" cy="1972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0F4ACE" w14:textId="77777777" w:rsidR="004300FB" w:rsidRDefault="004300FB" w:rsidP="004300FB">
      <w:r>
        <w:t xml:space="preserve">Actigraphy monitors the sleep quality by estimating the ratio between ‘sleep’ and ‘awake’ patterns. Conventionally, ‘sleep’ and ‘awake’ patterns are defined as minor and intense body movements during sleep by using a motion sensing device known as an actometer. The core principle is that body muscles are completely paralyzed during deep sleep stages but not in others. By extending this principle along with redefining sleep-awake patterns and combining more sensors, several actigraphy sleep quality evaluation methods have been invented. Mobile applications such as iSleep </w:t>
      </w:r>
      <w:r>
        <w:fldChar w:fldCharType="begin"/>
      </w:r>
      <w:r>
        <w:instrText xml:space="preserve"> ADDIN ZOTERO_ITEM CSL_CITATION {"citationID":"a25sqq5okir","properties":{"formattedCitation":"[57]","plainCitation":"[57]"},"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fldChar w:fldCharType="separate"/>
      </w:r>
      <w:r w:rsidRPr="00C96FE0">
        <w:t>[57]</w:t>
      </w:r>
      <w:r>
        <w:fldChar w:fldCharType="end"/>
      </w:r>
      <w:r>
        <w:t xml:space="preserve">, Sleep as android </w:t>
      </w:r>
      <w:r>
        <w:fldChar w:fldCharType="begin"/>
      </w:r>
      <w:r>
        <w:instrText xml:space="preserve"> ADDIN ZOTERO_ITEM CSL_CITATION {"citationID":"a1jru0bns5s","properties":{"formattedCitation":"[58]","plainCitation":"[58]"},"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fldChar w:fldCharType="separate"/>
      </w:r>
      <w:r w:rsidRPr="00C96FE0">
        <w:t>[58]</w:t>
      </w:r>
      <w:r>
        <w:fldChar w:fldCharType="end"/>
      </w:r>
      <w:r>
        <w:t xml:space="preserve"> and Toss ‘N’ Turn </w:t>
      </w:r>
      <w:r>
        <w:fldChar w:fldCharType="begin"/>
      </w:r>
      <w:r>
        <w:instrText xml:space="preserve"> ADDIN ZOTERO_ITEM CSL_CITATION {"citationID":"a2mjmsmnegk","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fldChar w:fldCharType="separate"/>
      </w:r>
      <w:r w:rsidRPr="00C96FE0">
        <w:t>[59]</w:t>
      </w:r>
      <w:r>
        <w:fldChar w:fldCharType="end"/>
      </w:r>
      <w:r>
        <w:t xml:space="preserve"> use mobile phone as the main sensor to collect data about the sleeping noise, body movement, and background light intensity. They determine the sleep-awake ratio in each night to evaluate sleep quality with a mean accuracy over 80%. Furthermore, research by Ya-Ti Peng et.al has also shown that introducing heart rate data into normal motion tracking can improve sleep-awake pattern classification </w:t>
      </w:r>
      <w:r>
        <w:fldChar w:fldCharType="begin"/>
      </w:r>
      <w:r>
        <w:instrText xml:space="preserve"> ADDIN ZOTERO_ITEM CSL_CITATION {"citationID":"atb5m5ikhe","properties":{"formattedCitation":"[60]","plainCitation":"[60]"},"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fldChar w:fldCharType="separate"/>
      </w:r>
      <w:r w:rsidRPr="00C96FE0">
        <w:t>[60]</w:t>
      </w:r>
      <w:r>
        <w:fldChar w:fldCharType="end"/>
      </w:r>
      <w:r>
        <w:t xml:space="preserve">. These applications act as a proof of concept for actigraphy validity, as well as the correlation between sleep quality and biometrics including body movement, heart rate, etc. Moreover, they demonstrate the method’s compatibility with a mobile phone. Thus, we decided to utilise actigraphy as our detection principle. We additionally leverage machine learning for the implementation to provide short-term sleep quality evaluation, continuously.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AFAFDF3" w:rsidR="002B1A0C" w:rsidRPr="003A11CD" w:rsidRDefault="003A11CD" w:rsidP="002B1A0C">
      <w:pPr>
        <w:rPr>
          <w:color w:val="FF0000"/>
          <w:sz w:val="28"/>
        </w:rPr>
      </w:pPr>
      <w:r>
        <w:rPr>
          <w:color w:val="FF0000"/>
          <w:sz w:val="28"/>
        </w:rPr>
        <w:t>Smart home application products</w:t>
      </w:r>
    </w:p>
    <w:p w14:paraId="25B526A7" w14:textId="0F7290E5" w:rsidR="00BB6C9B" w:rsidRDefault="00D04B94" w:rsidP="00E03B21">
      <w:pPr>
        <w:pStyle w:val="Heading1"/>
      </w:pPr>
      <w:bookmarkStart w:id="6" w:name="_Toc477894136"/>
      <w:bookmarkStart w:id="7" w:name="OLE_LINK44"/>
      <w:bookmarkStart w:id="8" w:name="OLE_LINK45"/>
      <w:r w:rsidRPr="00BB6C9B">
        <w:t>System Design</w:t>
      </w:r>
      <w:r w:rsidR="00471973">
        <w:t xml:space="preserve"> and Implementation</w:t>
      </w:r>
      <w:bookmarkEnd w:id="6"/>
    </w:p>
    <w:p w14:paraId="1A0CCF7A" w14:textId="0B4CA7BD" w:rsidR="00471973" w:rsidRDefault="00471973" w:rsidP="00471973">
      <w:pPr>
        <w:pStyle w:val="Heading2"/>
      </w:pPr>
      <w:bookmarkStart w:id="9" w:name="_Toc477894137"/>
      <w:r>
        <w:t>Overall High Level Design</w:t>
      </w:r>
      <w:bookmarkEnd w:id="9"/>
    </w:p>
    <w:p w14:paraId="0630D8E8" w14:textId="42AF1221" w:rsidR="00471973" w:rsidRDefault="00D83808" w:rsidP="00EC1BCD">
      <w:pPr>
        <w:tabs>
          <w:tab w:val="left" w:pos="2410"/>
        </w:tabs>
      </w:pPr>
      <w:r>
        <w:t>From Heredia et al., traditionally the user pays a subscription fee instead of an upfront fee; the Software-as-a-Service (SAAS</w:t>
      </w:r>
      <w:r>
        <w:t xml:space="preserve"> </w:t>
      </w:r>
      <w:r>
        <w:t xml:space="preserve">model guarantees that the user will always be using the most updated version of the software as there is no ‘local copy’ of the software to install </w:t>
      </w:r>
      <w:r>
        <w:fldChar w:fldCharType="begin"/>
      </w:r>
      <w:r>
        <w:instrText xml:space="preserve"> ADDIN ZOTERO_ITEM CSL_CITATION {"citationID":"ap1hn6flem","properties":{"formattedCitation":"[34]","plainCitation":"[3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fldChar w:fldCharType="separate"/>
      </w:r>
      <w:r>
        <w:t>[34]</w:t>
      </w:r>
      <w:r>
        <w:fldChar w:fldCharType="end"/>
      </w:r>
      <w:r>
        <w:t xml:space="preserve">. </w:t>
      </w:r>
      <w:r w:rsidR="007D6C71">
        <w:t>Following the</w:t>
      </w:r>
      <w:r>
        <w:t xml:space="preserve"> SAAS</w:t>
      </w:r>
      <w:r w:rsidR="007D6C71">
        <w:t xml:space="preserve">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rsidR="007D6C71">
        <w:t xml:space="preserve"> ensure the user will always be using the most updated version of </w:t>
      </w:r>
      <w:r w:rsidR="0025716B">
        <w:t>Sleepify</w:t>
      </w:r>
      <w:r w:rsidR="007D6C71">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rsidR="007D6C71">
        <w:t xml:space="preserve"> The user has no information or control on how the back-end is configured; they need not to.</w:t>
      </w:r>
    </w:p>
    <w:p w14:paraId="4E778FC0" w14:textId="1DD82920" w:rsidR="00D417AA" w:rsidRDefault="00D417AA" w:rsidP="00471973"/>
    <w:p w14:paraId="7DF776C6" w14:textId="6547F3F3" w:rsidR="00D417AA" w:rsidRDefault="00D417AA" w:rsidP="00D417AA">
      <w:pPr>
        <w:pStyle w:val="Heading2"/>
      </w:pPr>
      <w:bookmarkStart w:id="10" w:name="_Toc477894138"/>
      <w:r>
        <w:t>Sensors</w:t>
      </w:r>
      <w:bookmarkEnd w:id="10"/>
    </w:p>
    <w:p w14:paraId="146690AA" w14:textId="69529B1B" w:rsidR="00D83808" w:rsidRPr="00D83808" w:rsidRDefault="00D83808" w:rsidP="00D83808">
      <w:pPr>
        <w:rPr>
          <w:color w:val="FF0000"/>
          <w:sz w:val="28"/>
        </w:rPr>
      </w:pPr>
      <w:r w:rsidRPr="00D83808">
        <w:rPr>
          <w:color w:val="FF0000"/>
          <w:sz w:val="28"/>
        </w:rPr>
        <w:t>Add justification on why Microsoft band 2 and not apple watch</w:t>
      </w:r>
    </w:p>
    <w:p w14:paraId="079741AF" w14:textId="22BD0C70"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rr-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112D93">
        <w:rPr>
          <w:lang w:val="en-US" w:eastAsia="en-GB"/>
        </w:rPr>
        <w:instrText xml:space="preserve"> ADDIN ZOTERO_ITEM CSL_CITATION {"citationID":"13mq2iv4vt","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5C1C8F">
        <w:rPr>
          <w:noProof/>
          <w:lang w:val="en-US" w:eastAsia="en-GB"/>
        </w:rPr>
        <w:t>[15]</w:t>
      </w:r>
      <w:r w:rsidR="00D66D3B">
        <w:rPr>
          <w:lang w:val="en-US" w:eastAsia="en-GB"/>
        </w:rPr>
        <w:fldChar w:fldCharType="end"/>
      </w:r>
      <w:r w:rsidRPr="00BA51CC">
        <w:rPr>
          <w:lang w:val="en-US" w:eastAsia="en-GB"/>
        </w:rPr>
        <w:t>.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112D93">
        <w:rPr>
          <w:lang w:val="en-US" w:eastAsia="en-GB"/>
        </w:rPr>
        <w:instrText xml:space="preserve"> ADDIN ZOTERO_ITEM CSL_CITATION {"citationID":"1c1vs85nmt","properties":{"formattedCitation":"[36]","plainCitation":"[3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5F4C96">
        <w:rPr>
          <w:noProof/>
          <w:lang w:val="en-US" w:eastAsia="en-GB"/>
        </w:rPr>
        <w:t>[3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r>
      <w:r w:rsidR="00E4038F">
        <w:rPr>
          <w:lang w:val="en-US" w:eastAsia="en-GB"/>
        </w:rPr>
        <w:fldChar w:fldCharType="separate"/>
      </w:r>
      <w:r w:rsidR="00E4038F">
        <w:t xml:space="preserve">Figure </w:t>
      </w:r>
      <w:r w:rsidR="00E4038F">
        <w:rPr>
          <w:noProof/>
        </w:rPr>
        <w:t>1</w:t>
      </w:r>
      <w:r w:rsidR="00E4038F">
        <w:rPr>
          <w:lang w:val="en-US" w:eastAsia="en-GB"/>
        </w:rPr>
        <w:fldChar w:fldCharType="end"/>
      </w:r>
      <w:r w:rsidR="006B7C5A">
        <w:rPr>
          <w:lang w:val="en-US" w:eastAsia="en-GB"/>
        </w:rPr>
        <w:t xml:space="preserve">, Microsoft Band 2 provides an extensive range of suitable sensors and APIs, therefore the Microsoft band 2 was chosen.  </w:t>
      </w:r>
      <w:bookmarkStart w:id="11" w:name="_Toc477894139"/>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r>
        <w:t>Backend (</w:t>
      </w:r>
      <w:r w:rsidR="000D4207">
        <w:t xml:space="preserve">Server, </w:t>
      </w:r>
      <w:r>
        <w:t>Database, API)</w:t>
      </w:r>
      <w:bookmarkEnd w:id="11"/>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2" w:name="_Toc477894140"/>
      <w:r>
        <w:t>The Server</w:t>
      </w:r>
      <w:bookmarkEnd w:id="12"/>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2D26F0C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w:t>
      </w:r>
      <w:r w:rsidR="004A0B80">
        <w:lastRenderedPageBreak/>
        <w:t xml:space="preserve">times drastically. However, </w:t>
      </w:r>
      <w:r w:rsidR="00AB30BD">
        <w:t xml:space="preserve">the verbose and sometimes confusing syntax of PHP mean getting-things-done is more important than code readability </w:t>
      </w:r>
      <w:r w:rsidR="00AB30BD">
        <w:fldChar w:fldCharType="begin"/>
      </w:r>
      <w:r w:rsidR="00112D93">
        <w:instrText xml:space="preserve"> ADDIN ZOTERO_ITEM CSL_CITATION {"citationID":"a1oq2mnb3nv","properties":{"formattedCitation":"[37]","plainCitation":"[3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5F4C96">
        <w:t>[37]</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112D93">
        <w:instrText xml:space="preserve"> ADDIN ZOTERO_ITEM CSL_CITATION {"citationID":"a227ev36j39","properties":{"formattedCitation":"[38]","plainCitation":"[3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5F4C96">
        <w:t>[38]</w:t>
      </w:r>
      <w:r w:rsidR="008411CE">
        <w:fldChar w:fldCharType="end"/>
      </w:r>
      <w:r w:rsidR="008411CE">
        <w:t>.</w:t>
      </w:r>
      <w:r w:rsidR="009156AF">
        <w:t xml:space="preserve"> Therefore, Sleepify needs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112D93">
        <w:instrText xml:space="preserve"> ADDIN ZOTERO_ITEM CSL_CITATION {"citationID":"a1t2levp4ss","properties":{"formattedCitation":"[39]","plainCitation":"[3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112D93" w:rsidRPr="00112D93">
        <w:t>[39]</w:t>
      </w:r>
      <w:r w:rsidR="00112D93">
        <w:fldChar w:fldCharType="end"/>
      </w:r>
      <w:r w:rsidR="009156AF">
        <w:t>.</w:t>
      </w:r>
    </w:p>
    <w:p w14:paraId="2AB75BFE" w14:textId="27F10CBC" w:rsidR="00AB30BD" w:rsidRDefault="00AB30BD" w:rsidP="00574309"/>
    <w:p w14:paraId="3D8E227E" w14:textId="3FBEDC6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r w:rsidR="00112D93">
        <w:t xml:space="preserve"> Moreover, it supports many security features out of the box, ready to plug-and-play.</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3" w:name="_Toc477894141"/>
      <w:r>
        <w:t>The Database</w:t>
      </w:r>
      <w:bookmarkEnd w:id="13"/>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339EEB74" w:rsidR="00574309" w:rsidRDefault="00E7683C" w:rsidP="00574309">
      <w:r>
        <w:t xml:space="preserve">SQL databases are known as relational databases, where databases are linked together by keys and values </w:t>
      </w:r>
      <w:r>
        <w:fldChar w:fldCharType="begin"/>
      </w:r>
      <w:r w:rsidR="00112D93">
        <w:instrText xml:space="preserve"> ADDIN ZOTERO_ITEM CSL_CITATION {"citationID":"a1ifqqvjk7","properties":{"formattedCitation":"[40]","plainCitation":"[4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112D93" w:rsidRPr="00112D93">
        <w:t>[4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112D93">
        <w:instrText xml:space="preserve"> ADDIN ZOTERO_ITEM CSL_CITATION {"citationID":"ac3bs7qvu9","properties":{"formattedCitation":"[41]","plainCitation":"[4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112D93" w:rsidRPr="00112D93">
        <w:t>[41]</w:t>
      </w:r>
      <w:r w:rsidR="00E32618">
        <w:fldChar w:fldCharType="end"/>
      </w:r>
      <w:r w:rsidR="00544393">
        <w:t>.</w:t>
      </w:r>
    </w:p>
    <w:p w14:paraId="498524C0" w14:textId="453E478E" w:rsidR="00544393" w:rsidRDefault="00544393" w:rsidP="00574309"/>
    <w:p w14:paraId="014BDF04" w14:textId="0EE3E9A3"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112D93">
        <w:instrText xml:space="preserve"> ADDIN ZOTERO_ITEM CSL_CITATION {"citationID":"a223npv0fda","properties":{"formattedCitation":"[42]","plainCitation":"[4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112D93" w:rsidRPr="00112D93">
        <w:t>[4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112D93">
        <w:instrText xml:space="preserve"> ADDIN ZOTERO_ITEM CSL_CITATION {"citationID":"a18oh3l2cr7","properties":{"formattedCitation":"[43]","plainCitation":"[4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12D93">
        <w:rPr>
          <w:rFonts w:ascii="Times New Roman" w:hAnsi="Times New Roman"/>
        </w:rPr>
        <w:instrText>‟</w:instrText>
      </w:r>
      <w:r w:rsidR="00112D93">
        <w:instrText xml:space="preserve"> and not </w:instrText>
      </w:r>
      <w:r w:rsidR="00112D93">
        <w:rPr>
          <w:rFonts w:cs="Adobe Garamond Pro"/>
        </w:rPr>
        <w:instrText>„</w:instrText>
      </w:r>
      <w:r w:rsidR="00112D93">
        <w:instrText>no SQL</w:instrText>
      </w:r>
      <w:r w:rsidR="00112D93">
        <w:rPr>
          <w:rFonts w:ascii="Times New Roman" w:hAnsi="Times New Roman"/>
        </w:rPr>
        <w:instrText>‟</w:instrText>
      </w:r>
      <w:r w:rsidR="00112D9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12D93" w:rsidRPr="00112D93">
        <w:t>[43]</w:t>
      </w:r>
      <w:r w:rsidR="00140475">
        <w:fldChar w:fldCharType="end"/>
      </w:r>
      <w:r w:rsidR="00B97BC3">
        <w:t>;</w:t>
      </w:r>
      <w:r>
        <w:t xml:space="preserve"> this can be accessed using object oriented methods. However, this advantage is nullified </w:t>
      </w:r>
      <w:r w:rsidR="00FA4F7C">
        <w:t xml:space="preserve">with Django as </w:t>
      </w:r>
      <w:r w:rsidR="00FA4F7C">
        <w:t>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12D93">
        <w:instrText xml:space="preserve"> ADDIN ZOTERO_ITEM CSL_CITATION {"citationID":"a1o5v14rd7s","properties":{"formattedCitation":"[44]","plainCitation":"[4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12D93" w:rsidRPr="00112D93">
        <w:t>[4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1492BBC"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112D93">
        <w:instrText xml:space="preserve"> ADDIN ZOTERO_ITEM CSL_CITATION {"citationID":"a2h51kbb2q3","properties":{"formattedCitation":"[45]","plainCitation":"[4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12D93" w:rsidRPr="00112D93">
        <w:t>[45]</w:t>
      </w:r>
      <w:r w:rsidR="00172971">
        <w:fldChar w:fldCharType="end"/>
      </w:r>
      <w:r w:rsidR="000B414C">
        <w:t>, the pros and cons were evaluated</w:t>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12D93">
        <w:instrText xml:space="preserve"> ADDIN ZOTERO_ITEM CSL_CITATION {"citationID":"aun47rko9p","properties":{"formattedCitation":"[46]","plainCitation":"[4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12D93" w:rsidRPr="00112D93">
        <w:t>[4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12D93">
        <w:instrText xml:space="preserve"> ADDIN ZOTERO_ITEM CSL_CITATION {"citationID":"a20p3s452v6","properties":{"formattedCitation":"[47]","plainCitation":"[4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12D93" w:rsidRPr="00112D93">
        <w:t>[47]</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4" w:name="_Toc477894142"/>
      <w:r>
        <w:t>The API</w:t>
      </w:r>
      <w:bookmarkEnd w:id="14"/>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53E394F0"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112D93">
        <w:instrText xml:space="preserve"> ADDIN ZOTERO_ITEM CSL_CITATION {"citationID":"a2c6anc1599","properties":{"formattedCitation":"[48]","plainCitation":"[4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112D93" w:rsidRPr="00112D93">
        <w:t>[48]</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rsidR="00112D93">
        <w:instrText xml:space="preserve"> ADDIN ZOTERO_ITEM CSL_CITATION {"citationID":"a1qnuoo678s","properties":{"formattedCitation":"[49]","plainCitation":"[4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112D93" w:rsidRPr="00112D93">
        <w:t>[49]</w:t>
      </w:r>
      <w:r>
        <w:fldChar w:fldCharType="end"/>
      </w:r>
      <w:r w:rsidR="00B97BC3">
        <w:t>, making it Sleepify’s choice for the data format.</w:t>
      </w:r>
    </w:p>
    <w:p w14:paraId="704AAB08" w14:textId="77777777" w:rsidR="00B97BC3" w:rsidRDefault="00B97BC3" w:rsidP="004E523D"/>
    <w:p w14:paraId="4AC081B4" w14:textId="42FF0C0B"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112D93">
        <w:instrText xml:space="preserve"> ADDIN ZOTERO_ITEM CSL_CITATION {"citationID":"pULwgL2j","properties":{"formattedCitation":"[50], [51]","plainCitation":"[50], [5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112D93" w:rsidRPr="00112D93">
        <w:t>[50], [51]</w:t>
      </w:r>
      <w:r w:rsidR="003C68CA">
        <w:fldChar w:fldCharType="end"/>
      </w:r>
      <w:r w:rsidR="00AD03E2">
        <w:t xml:space="preserve">, </w:t>
      </w:r>
      <w:r w:rsidR="00AD03E2">
        <w:fldChar w:fldCharType="begin"/>
      </w:r>
      <w:r w:rsidR="00112D93">
        <w:instrText xml:space="preserve"> ADDIN ZOTERO_ITEM CSL_CITATION {"citationID":"a1p274lbtt8","properties":{"formattedCitation":"[52]","plainCitation":"[5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112D93" w:rsidRPr="00112D93">
        <w:t>[52]</w:t>
      </w:r>
      <w:r w:rsidR="00AD03E2">
        <w:fldChar w:fldCharType="end"/>
      </w:r>
      <w:r w:rsidR="003C68CA">
        <w:t>.</w:t>
      </w:r>
      <w:r w:rsidR="00733BEB">
        <w:t xml:space="preserve"> </w:t>
      </w:r>
    </w:p>
    <w:p w14:paraId="41C0D5A2" w14:textId="73C44064" w:rsidR="003C68CA" w:rsidRDefault="003C68CA" w:rsidP="004E523D"/>
    <w:p w14:paraId="07729F94" w14:textId="5208AD42" w:rsidR="00837A12" w:rsidRDefault="005A5C59" w:rsidP="004E523D">
      <w:r>
        <w:t xml:space="preserve">As SOAP relied on XML, it was not chosen. Based on these results, Sleepify chose to use a mixture of REST and RPC </w:t>
      </w:r>
      <w:r>
        <w:lastRenderedPageBreak/>
        <w:t xml:space="preserve">architectures.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0CF024ED"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112D93">
        <w:instrText xml:space="preserve"> ADDIN ZOTERO_ITEM CSL_CITATION {"citationID":"a1ioel3ialb","properties":{"formattedCitation":"[53]","plainCitation":"[5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112D93" w:rsidRPr="00112D93">
        <w:t>[53]</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5" w:name="_Toc477894143"/>
      <w:r>
        <w:t>Machine Learning</w:t>
      </w:r>
      <w:bookmarkEnd w:id="15"/>
    </w:p>
    <w:p w14:paraId="0FBD7FF9" w14:textId="77777777" w:rsidR="00F55E6C" w:rsidRDefault="00F55E6C" w:rsidP="00F55E6C">
      <w:pPr>
        <w:pStyle w:val="Heading3"/>
        <w:numPr>
          <w:ilvl w:val="2"/>
          <w:numId w:val="4"/>
        </w:numPr>
        <w:ind w:firstLine="288"/>
      </w:pPr>
      <w:bookmarkStart w:id="16" w:name="_Toc477894144"/>
      <w:r>
        <w:t>Sleep quality evalution</w:t>
      </w:r>
      <w:bookmarkEnd w:id="16"/>
      <w:r>
        <w:t xml:space="preserve"> </w:t>
      </w:r>
    </w:p>
    <w:p w14:paraId="4525247C" w14:textId="77777777" w:rsidR="00F55E6C" w:rsidRDefault="00F55E6C" w:rsidP="00F55E6C"/>
    <w:p w14:paraId="2F804919" w14:textId="217BD122" w:rsidR="00F55E6C" w:rsidRDefault="00F55E6C" w:rsidP="00F55E6C">
      <w:pPr>
        <w:pStyle w:val="Heading3"/>
        <w:numPr>
          <w:ilvl w:val="2"/>
          <w:numId w:val="4"/>
        </w:numPr>
        <w:ind w:firstLine="288"/>
      </w:pPr>
      <w:bookmarkStart w:id="17" w:name="_Toc477894145"/>
      <w:r>
        <w:t>Clustering Analysis and Features Extraction</w:t>
      </w:r>
      <w:bookmarkEnd w:id="17"/>
    </w:p>
    <w:p w14:paraId="67811334" w14:textId="4C634D7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1bm4tdr9d7","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59]</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78EA7F0"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llncactid","properties":{"formattedCitation":"[61]","plainCitation":"[61]"},"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61]</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3aq68fmfd","properties":{"formattedCitation":"[28]","plainCitation":"[28]"},"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28]</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72BEC50"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59n2a700e","properties":{"formattedCitation":"[62]","plainCitation":"[62]"},"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2]</w:t>
      </w:r>
      <w:r w:rsidR="00C96FE0">
        <w:rPr>
          <w:rFonts w:eastAsiaTheme="minorEastAsia" w:cs="Times-Roman"/>
          <w:lang w:eastAsia="zh-TW"/>
        </w:rPr>
        <w:fldChar w:fldCharType="end"/>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18" w:name="_Ref477868742"/>
      <w:bookmarkStart w:id="19" w:name="_Toc477895045"/>
      <w:r>
        <w:t xml:space="preserve">Equation </w:t>
      </w:r>
      <w:r w:rsidR="0096235A">
        <w:fldChar w:fldCharType="begin"/>
      </w:r>
      <w:r w:rsidR="0096235A">
        <w:instrText xml:space="preserve"> SEQ Equation \* ARABIC </w:instrText>
      </w:r>
      <w:r w:rsidR="0096235A">
        <w:fldChar w:fldCharType="separate"/>
      </w:r>
      <w:r>
        <w:rPr>
          <w:noProof/>
        </w:rPr>
        <w:t>1</w:t>
      </w:r>
      <w:r w:rsidR="0096235A">
        <w:rPr>
          <w:noProof/>
        </w:rPr>
        <w:fldChar w:fldCharType="end"/>
      </w:r>
      <w:bookmarkEnd w:id="18"/>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19"/>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E7F488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bnjl5n5r6","properties":{"formattedCitation":"[63]","plainCitation":"[63]"},"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3]</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1mkngiibjf","properties":{"formattedCitation":"[21]","plainCitation":"[21]"},"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21]</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0051419C">
        <w:rPr>
          <w:rFonts w:eastAsiaTheme="minorEastAsia" w:cs="AdvOT863180fb"/>
          <w:lang w:eastAsia="zh-TW"/>
        </w:rPr>
        <w:fldChar w:fldCharType="begin"/>
      </w:r>
      <w:r w:rsidR="0051419C">
        <w:rPr>
          <w:rFonts w:eastAsiaTheme="minorEastAsia" w:cs="AdvOT863180fb"/>
          <w:lang w:eastAsia="zh-TW"/>
        </w:rPr>
        <w:instrText xml:space="preserve"> ADDIN ZOTERO_ITEM CSL_CITATION {"citationID":"a8t4e9iieu","properties":{"formattedCitation":"[64]","plainCitation":"[64]"},"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51419C">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51419C">
        <w:rPr>
          <w:rFonts w:eastAsiaTheme="minorEastAsia" w:cs="AdvOT863180fb" w:hint="eastAsia"/>
          <w:lang w:eastAsia="zh-TW"/>
        </w:rPr>
        <w:instrText>μ</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σ</w:instrText>
      </w:r>
      <w:r w:rsidR="0051419C">
        <w:rPr>
          <w:rFonts w:eastAsiaTheme="minorEastAsia" w:cs="AdvOT863180fb" w:hint="eastAsia"/>
          <w:lang w:eastAsia="zh-TW"/>
        </w:rPr>
        <w:instrText>.","DOI":"10.1080/00031305.1986.10475415","ISSN":"0003-1305","shor</w:instrText>
      </w:r>
      <w:r w:rsidR="0051419C">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51419C" w:rsidRPr="0051419C">
        <w:rPr>
          <w:rFonts w:eastAsiaTheme="minorEastAsia"/>
        </w:rPr>
        <w:t>[64]</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82ktokf8n","properties":{"formattedCitation":"[65]","plainCitation":"[65]"},"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65]</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0" w:name="_Ref477868325"/>
      <w:bookmarkStart w:id="21" w:name="_Toc477895049"/>
      <w:r>
        <w:t xml:space="preserve">Table </w:t>
      </w:r>
      <w:r w:rsidR="0096235A">
        <w:fldChar w:fldCharType="begin"/>
      </w:r>
      <w:r w:rsidR="0096235A">
        <w:instrText xml:space="preserve"> SEQ Table \* ARABIC </w:instrText>
      </w:r>
      <w:r w:rsidR="0096235A">
        <w:fldChar w:fldCharType="separate"/>
      </w:r>
      <w:r w:rsidR="0008206E">
        <w:rPr>
          <w:noProof/>
        </w:rPr>
        <w:t>3</w:t>
      </w:r>
      <w:r w:rsidR="0096235A">
        <w:rPr>
          <w:noProof/>
        </w:rPr>
        <w:fldChar w:fldCharType="end"/>
      </w:r>
      <w:bookmarkEnd w:id="20"/>
      <w:r>
        <w:t>: Initial Feature Set</w:t>
      </w:r>
      <w:bookmarkEnd w:id="21"/>
    </w:p>
    <w:tbl>
      <w:tblPr>
        <w:tblStyle w:val="GridTable4-Accent3"/>
        <w:tblW w:w="0" w:type="auto"/>
        <w:tblLook w:val="04A0" w:firstRow="1" w:lastRow="0" w:firstColumn="1" w:lastColumn="0" w:noHBand="0" w:noVBand="1"/>
      </w:tblPr>
      <w:tblGrid>
        <w:gridCol w:w="1684"/>
        <w:gridCol w:w="1685"/>
        <w:gridCol w:w="1685"/>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2" w:name="_Toc477894146"/>
      <w:r>
        <w:t>Model selection</w:t>
      </w:r>
      <w:bookmarkEnd w:id="22"/>
    </w:p>
    <w:p w14:paraId="3CE63581" w14:textId="5115D635"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51419C" w:rsidRPr="0051419C">
        <w:instrText xml:space="preserve"> ADDIN ZOTERO_ITEM CSL_CITATION {"citationID":"a1e5vris2b0","properties":{"formattedCitation":"[66]","plainCitation":"[66]"},"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51419C" w:rsidRPr="0051419C">
        <w:t>[66]</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3" w:name="_Ref477871742"/>
      <w:bookmarkStart w:id="24" w:name="_Toc477895050"/>
      <w:r>
        <w:t xml:space="preserve">Table </w:t>
      </w:r>
      <w:r w:rsidR="0096235A">
        <w:fldChar w:fldCharType="begin"/>
      </w:r>
      <w:r w:rsidR="0096235A">
        <w:instrText xml:space="preserve"> SEQ Tabl</w:instrText>
      </w:r>
      <w:r w:rsidR="0096235A">
        <w:instrText xml:space="preserve">e \* ARABIC </w:instrText>
      </w:r>
      <w:r w:rsidR="0096235A">
        <w:fldChar w:fldCharType="separate"/>
      </w:r>
      <w:r w:rsidR="0008206E">
        <w:rPr>
          <w:noProof/>
        </w:rPr>
        <w:t>4</w:t>
      </w:r>
      <w:r w:rsidR="0096235A">
        <w:rPr>
          <w:noProof/>
        </w:rPr>
        <w:fldChar w:fldCharType="end"/>
      </w:r>
      <w:bookmarkEnd w:id="23"/>
      <w:r>
        <w:t>: Feature Analysis Results</w:t>
      </w:r>
      <w:bookmarkEnd w:id="24"/>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Personalized Data </w:t>
            </w:r>
            <w:r>
              <w:rPr>
                <w:rFonts w:eastAsia="MS Mincho" w:cs="Arial"/>
                <w:sz w:val="16"/>
                <w:szCs w:val="16"/>
              </w:rPr>
              <w:lastRenderedPageBreak/>
              <w:t>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459BB25B" w:rsidR="0008206E" w:rsidRDefault="0008206E" w:rsidP="0008206E">
      <w:pPr>
        <w:pStyle w:val="Caption"/>
        <w:jc w:val="center"/>
        <w:rPr>
          <w:rFonts w:eastAsia="MS Mincho" w:cs="Arial"/>
          <w:b/>
        </w:rPr>
      </w:pPr>
      <w:bookmarkStart w:id="25" w:name="_Ref477871778"/>
      <w:bookmarkStart w:id="26" w:name="_Toc477895051"/>
      <w:r>
        <w:t xml:space="preserve">Table </w:t>
      </w:r>
      <w:r w:rsidR="0096235A">
        <w:fldChar w:fldCharType="begin"/>
      </w:r>
      <w:r w:rsidR="0096235A">
        <w:instrText xml:space="preserve"> SEQ Table \* ARABIC </w:instrText>
      </w:r>
      <w:r w:rsidR="0096235A">
        <w:fldChar w:fldCharType="separate"/>
      </w:r>
      <w:r>
        <w:rPr>
          <w:noProof/>
        </w:rPr>
        <w:t>5</w:t>
      </w:r>
      <w:r w:rsidR="0096235A">
        <w:rPr>
          <w:noProof/>
        </w:rPr>
        <w:fldChar w:fldCharType="end"/>
      </w:r>
      <w:bookmarkEnd w:id="25"/>
      <w:r w:rsidR="000D7ACC">
        <w:rPr>
          <w:noProof/>
        </w:rPr>
        <w:t xml:space="preserve">: </w:t>
      </w:r>
      <w:r w:rsidRPr="00D9519D">
        <w:t>Model Selection Results</w:t>
      </w:r>
      <w:bookmarkEnd w:id="26"/>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7" w:name="_Toc477894147"/>
      <w:r w:rsidRPr="009D4E0F">
        <w:t>Machine Learning Model – Server Deployment</w:t>
      </w:r>
      <w:bookmarkEnd w:id="27"/>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Sleepify</w:t>
      </w:r>
      <w:r w:rsidR="00240AA6">
        <w:t>’s</w:t>
      </w:r>
      <w:r>
        <w:t xml:space="preserve"> clients. </w:t>
      </w:r>
    </w:p>
    <w:p w14:paraId="1DD1F063" w14:textId="77777777" w:rsidR="00F55E6C" w:rsidRDefault="00F55E6C" w:rsidP="00F55E6C">
      <w:pPr>
        <w:jc w:val="left"/>
      </w:pPr>
    </w:p>
    <w:p w14:paraId="19FFD76A" w14:textId="2B91EDED" w:rsidR="00F55E6C" w:rsidRDefault="00F55E6C" w:rsidP="00F55E6C">
      <w:r>
        <w:t>As we have chosen Python</w:t>
      </w:r>
      <w:r w:rsidR="00240AA6">
        <w:t>-</w:t>
      </w:r>
      <w:r>
        <w:t xml:space="preserve">Django for the server development platform, </w:t>
      </w:r>
      <w:r w:rsidRPr="00240AA6">
        <w:rPr>
          <w:rStyle w:val="CodeChar"/>
        </w:rPr>
        <w:t>Scikit-Learn</w:t>
      </w:r>
      <w:r>
        <w:t xml:space="preserve"> </w:t>
      </w:r>
      <w:r w:rsidRPr="008B70AB">
        <w:fldChar w:fldCharType="begin"/>
      </w:r>
      <w:r w:rsidR="0051419C" w:rsidRPr="008B70AB">
        <w:instrText xml:space="preserve"> ADDIN ZOTERO_ITEM CSL_CITATION {"citationID":"a26srcrdrae","properties":{"formattedCitation":"[67]","plainCitation":"[6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51419C" w:rsidRPr="008B70AB">
        <w:t>[67]</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048020FA"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w:t>
      </w:r>
      <w:r w:rsidR="00240AA6">
        <w:t xml:space="preserve">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r w:rsidRPr="008B70AB">
        <w:rPr>
          <w:rStyle w:val="CodeChar"/>
        </w:rPr>
        <w:t>Sciki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321E62">
        <w:t xml:space="preserve">Figure </w:t>
      </w:r>
      <w:r w:rsidR="00321E62">
        <w:rPr>
          <w:noProof/>
        </w:rPr>
        <w:t>3</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00573E72" w:rsidR="00F55E6C" w:rsidRDefault="00240AA6" w:rsidP="00240AA6">
      <w:pPr>
        <w:pStyle w:val="Caption"/>
      </w:pPr>
      <w:bookmarkStart w:id="28" w:name="_Ref477872071"/>
      <w:bookmarkStart w:id="29" w:name="_Toc477895043"/>
      <w:r>
        <w:t xml:space="preserve">Figure </w:t>
      </w:r>
      <w:r w:rsidR="0096235A">
        <w:fldChar w:fldCharType="begin"/>
      </w:r>
      <w:r w:rsidR="0096235A">
        <w:instrText xml:space="preserve"> SEQ Figure \* ARABIC </w:instrText>
      </w:r>
      <w:r w:rsidR="0096235A">
        <w:fldChar w:fldCharType="separate"/>
      </w:r>
      <w:r w:rsidR="004300FB">
        <w:rPr>
          <w:noProof/>
        </w:rPr>
        <w:t>2</w:t>
      </w:r>
      <w:r w:rsidR="0096235A">
        <w:rPr>
          <w:noProof/>
        </w:rPr>
        <w:fldChar w:fldCharType="end"/>
      </w:r>
      <w:bookmarkEnd w:id="28"/>
      <w:r>
        <w:t xml:space="preserve">: </w:t>
      </w:r>
      <w:r w:rsidRPr="008B08FB">
        <w:t>Server Architecture for ML model</w:t>
      </w:r>
      <w:bookmarkEnd w:id="29"/>
    </w:p>
    <w:p w14:paraId="79C24E62" w14:textId="77777777" w:rsidR="00F55E6C" w:rsidRDefault="00F55E6C" w:rsidP="00F55E6C">
      <w:pPr>
        <w:pStyle w:val="Heading3"/>
        <w:numPr>
          <w:ilvl w:val="2"/>
          <w:numId w:val="4"/>
        </w:numPr>
        <w:ind w:firstLine="288"/>
      </w:pPr>
      <w:bookmarkStart w:id="30" w:name="_Ref477866877"/>
      <w:bookmarkStart w:id="31" w:name="_Toc477894148"/>
      <w:r>
        <w:t>Testing</w:t>
      </w:r>
      <w:bookmarkEnd w:id="30"/>
      <w:bookmarkEnd w:id="31"/>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r w:rsidRPr="003B3C48">
        <w:rPr>
          <w:rStyle w:val="CodeChar"/>
        </w:rPr>
        <w:t>Scikit</w:t>
      </w:r>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2" w:name="_Toc477894149"/>
      <w:r w:rsidRPr="00FC0CF5">
        <w:t>Frontend</w:t>
      </w:r>
      <w:r>
        <w:t xml:space="preserve"> (</w:t>
      </w:r>
      <w:r w:rsidR="004E523D" w:rsidRPr="006C6F11">
        <w:t>iOS Application</w:t>
      </w:r>
      <w:r>
        <w:t xml:space="preserve"> and Website)</w:t>
      </w:r>
      <w:bookmarkEnd w:id="32"/>
      <w:r>
        <w:t xml:space="preserve"> </w:t>
      </w:r>
    </w:p>
    <w:p w14:paraId="6E9ACA2E" w14:textId="41A02EFE" w:rsidR="00FF3322" w:rsidRPr="00321E62" w:rsidRDefault="007676F6" w:rsidP="00FF3322">
      <w:pPr>
        <w:pStyle w:val="Heading3"/>
      </w:pPr>
      <w:bookmarkStart w:id="33" w:name="_Toc477894150"/>
      <w:r>
        <w:t xml:space="preserve">The </w:t>
      </w:r>
      <w:r w:rsidR="00415F93">
        <w:t>iOS application and Homekit</w:t>
      </w:r>
      <w:bookmarkEnd w:id="33"/>
    </w:p>
    <w:p w14:paraId="434B4172" w14:textId="1199FE52"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r w:rsidR="00FF3322" w:rsidRPr="006C6F11">
        <w:rPr>
          <w:i/>
        </w:rPr>
        <w:t>HomeKit</w:t>
      </w:r>
      <w:r w:rsidR="00FF3322" w:rsidRPr="006C6F11">
        <w:t xml:space="preserve"> framework, which accommodates the use and incorporation of other </w:t>
      </w:r>
      <w:r w:rsidR="00FF3322" w:rsidRPr="006C6F11">
        <w:rPr>
          <w:i/>
        </w:rPr>
        <w:t>HomeKit</w:t>
      </w:r>
      <w:r w:rsidR="00FF3322" w:rsidRPr="006C6F11">
        <w:t xml:space="preserve"> compatible devices into our system. </w:t>
      </w:r>
      <w:r w:rsidR="00FF3322" w:rsidRPr="006C6F11">
        <w:rPr>
          <w:i/>
        </w:rPr>
        <w:t>HomeKit</w:t>
      </w:r>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51419C">
        <w:instrText xml:space="preserve"> ADDIN ZOTERO_ITEM CSL_CITATION {"citationID":"2jsblf9ubt","properties":{"formattedCitation":"[68]","plainCitation":"[68]"},"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1419C" w:rsidRPr="0051419C">
        <w:t>[68]</w:t>
      </w:r>
      <w:r w:rsidR="005B61C0" w:rsidRPr="005B61C0">
        <w:fldChar w:fldCharType="end"/>
      </w:r>
      <w:r w:rsidR="005B61C0">
        <w:t>.</w:t>
      </w:r>
      <w:r w:rsidR="00E44966" w:rsidRPr="004F1FE3">
        <w:t xml:space="preserve"> </w:t>
      </w:r>
      <w:r w:rsidR="00FF3322" w:rsidRPr="004F1FE3">
        <w:t xml:space="preserve"> </w:t>
      </w:r>
      <w:r w:rsidR="00FF3322" w:rsidRPr="006C6F11">
        <w:rPr>
          <w:i/>
        </w:rPr>
        <w:t>Homekit</w:t>
      </w:r>
      <w:r w:rsidR="00FF3322" w:rsidRPr="006C6F11">
        <w:t>’s developer guide is available on the Apple official website, which includes the sample codes on application development</w:t>
      </w:r>
      <w:r w:rsidR="009C7B22">
        <w:t xml:space="preserve"> </w:t>
      </w:r>
      <w:r w:rsidR="00BE30A9">
        <w:fldChar w:fldCharType="begin"/>
      </w:r>
      <w:r w:rsidR="0051419C">
        <w:instrText xml:space="preserve"> ADDIN ZOTERO_ITEM CSL_CITATION {"citationID":"2q5g747ctv","properties":{"formattedCitation":"[69]","plainCitation":"[69]"},"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51419C" w:rsidRPr="0051419C">
        <w:t>[69]</w:t>
      </w:r>
      <w:r w:rsidR="00BE30A9">
        <w:fldChar w:fldCharType="end"/>
      </w:r>
      <w:r w:rsidR="009C7B22">
        <w:t>.</w:t>
      </w:r>
      <w:r w:rsidR="00FF3322" w:rsidRPr="006C6F11">
        <w:t xml:space="preserve"> They are, however, not yet updated to </w:t>
      </w:r>
      <w:r w:rsidR="00FF3322" w:rsidRPr="006C6F11">
        <w:rPr>
          <w:i/>
        </w:rPr>
        <w:t>Swift 3</w:t>
      </w:r>
      <w:r w:rsidR="003716BC">
        <w:t xml:space="preserve">. </w:t>
      </w:r>
      <w:r>
        <w:t>User ‘</w:t>
      </w:r>
      <w:r w:rsidR="003716BC">
        <w:t>OOPer</w:t>
      </w:r>
      <w:r>
        <w:t>’</w:t>
      </w:r>
      <w:r w:rsidR="003716BC">
        <w:t xml:space="preserve"> on </w:t>
      </w:r>
      <w:r w:rsidR="003716BC" w:rsidRPr="005B61C0">
        <w:t>G</w:t>
      </w:r>
      <w:r w:rsidR="00BE30A9">
        <w:t xml:space="preserve">ithub </w:t>
      </w:r>
      <w:r w:rsidR="00BE30A9">
        <w:fldChar w:fldCharType="begin"/>
      </w:r>
      <w:r w:rsidR="0051419C">
        <w:instrText xml:space="preserve"> ADDIN ZOTERO_ITEM CSL_CITATION {"citationID":"1ch4ft0e6g","properties":{"formattedCitation":"[70]","plainCitation":"[70]"},"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51419C" w:rsidRPr="0051419C">
        <w:t>[70]</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r w:rsidR="00FF3322" w:rsidRPr="006C6F11">
        <w:rPr>
          <w:i/>
        </w:rPr>
        <w:t xml:space="preserve">Homekit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31858F86" w:rsidR="00435895" w:rsidRDefault="005F0FD5" w:rsidP="00FF3322">
      <w:r>
        <w:t>The HomeKit compatible device, Elgato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r w:rsidR="00A83711">
        <w:t>Elgato Eve Energy</w:t>
      </w:r>
      <w:r w:rsidR="009D10C5">
        <w:t xml:space="preserve"> smart switch</w:t>
      </w:r>
      <w:r w:rsidR="00A83711">
        <w:t xml:space="preserve">. In the future, this can be implemented using HomeKit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34" w:name="_Toc477894151"/>
      <w:r>
        <w:t>iOS User Interface</w:t>
      </w:r>
      <w:r w:rsidR="007676F6">
        <w:t xml:space="preserve"> Design</w:t>
      </w:r>
      <w:bookmarkEnd w:id="34"/>
    </w:p>
    <w:p w14:paraId="6D5CBB3C" w14:textId="6939B69A" w:rsidR="00B06538" w:rsidRPr="006C6F11" w:rsidRDefault="00B06538" w:rsidP="006451EE">
      <w:r w:rsidRPr="006C6F11">
        <w:t xml:space="preserve">Most </w:t>
      </w:r>
      <w:r w:rsidR="007E5379">
        <w:t xml:space="preserve">mobile apps such as Sleepbot </w:t>
      </w:r>
      <w:r w:rsidR="007E5379" w:rsidRPr="00945BFD">
        <w:fldChar w:fldCharType="begin"/>
      </w:r>
      <w:r w:rsidR="0051419C">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51419C" w:rsidRPr="0051419C">
        <w:t>[71]</w:t>
      </w:r>
      <w:r w:rsidR="007E5379" w:rsidRPr="00945BFD">
        <w:fldChar w:fldCharType="end"/>
      </w:r>
      <w:r w:rsidR="007E5379">
        <w:t xml:space="preserve"> and </w:t>
      </w:r>
      <w:r w:rsidR="007E5379" w:rsidRPr="00945BFD">
        <w:t xml:space="preserve">Sleepcycle </w:t>
      </w:r>
      <w:r w:rsidR="007E5379" w:rsidRPr="00945BFD">
        <w:fldChar w:fldCharType="begin"/>
      </w:r>
      <w:r w:rsidR="0051419C">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51419C" w:rsidRPr="0051419C">
        <w:t>[72]</w:t>
      </w:r>
      <w:r w:rsidR="007E5379" w:rsidRPr="00945BFD">
        <w:fldChar w:fldCharType="end"/>
      </w:r>
      <w:r w:rsidRPr="006C6F11">
        <w:t xml:space="preserve"> only provid</w:t>
      </w:r>
      <w:r w:rsidR="001318EE">
        <w:t xml:space="preserve">e an interface that allows </w:t>
      </w:r>
      <w:r w:rsidRPr="006C6F11">
        <w:t>user</w:t>
      </w:r>
      <w:r w:rsidR="001318EE">
        <w:t>s to view</w:t>
      </w:r>
      <w:r w:rsidRPr="006C6F11">
        <w:t xml:space="preserve"> </w:t>
      </w:r>
      <w:r w:rsidR="009D10C5">
        <w:t>their sleep quality data</w:t>
      </w:r>
      <w:r w:rsidRPr="006C6F11">
        <w:t>.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a minimalistic design with a login page</w:t>
      </w:r>
      <w:r w:rsidR="00563CBE">
        <w:t>,</w:t>
      </w:r>
      <w:r w:rsidRPr="006C6F11">
        <w:t xml:space="preserve"> and other main pages as follows: </w:t>
      </w:r>
    </w:p>
    <w:p w14:paraId="1987E296" w14:textId="77777777" w:rsidR="00B06538" w:rsidRPr="006C6F11" w:rsidRDefault="00B06538" w:rsidP="00B06538"/>
    <w:p w14:paraId="0D0C5CA7" w14:textId="00D169B3" w:rsidR="00B06538" w:rsidRPr="006C6F11" w:rsidRDefault="00B06538" w:rsidP="00B06538">
      <w:r w:rsidRPr="006C6F11">
        <w:rPr>
          <w:i/>
        </w:rPr>
        <w:t>(1) Login</w:t>
      </w:r>
      <w:r w:rsidR="009D10C5">
        <w:rPr>
          <w:i/>
        </w:rPr>
        <w:t>, Logout</w:t>
      </w:r>
      <w:r w:rsidRPr="006C6F11">
        <w:rPr>
          <w:i/>
        </w:rPr>
        <w:t>:</w:t>
      </w:r>
      <w:r w:rsidRPr="006C6F11">
        <w:t xml:space="preserve"> The user would first be prompted to the login page of the mobile application upon launch. Buttons are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r w:rsidR="009D10C5" w:rsidRPr="006C6F11">
        <w:t>The logout page has a ‘logout’ button. Upon successful logging-out, the user will be prompted back to the login page, which is where the application was first launched.</w:t>
      </w:r>
    </w:p>
    <w:p w14:paraId="2E4B2313" w14:textId="77777777" w:rsidR="00B06538" w:rsidRPr="006C6F11" w:rsidRDefault="00B06538" w:rsidP="00B06538"/>
    <w:p w14:paraId="01292C80" w14:textId="734AFD1C" w:rsidR="000B414C" w:rsidRPr="006C6F11" w:rsidRDefault="00B06538" w:rsidP="000B414C">
      <w:pPr>
        <w:pStyle w:val="Bibliography"/>
        <w:tabs>
          <w:tab w:val="clear" w:pos="384"/>
          <w:tab w:val="left" w:pos="0"/>
        </w:tabs>
        <w:ind w:left="0" w:firstLine="0"/>
      </w:pPr>
      <w:r w:rsidRPr="006C6F11">
        <w:rPr>
          <w:i/>
        </w:rPr>
        <w:t>(2) Control of HomeKit products</w:t>
      </w:r>
      <w:r w:rsidRPr="006C6F11">
        <w:t xml:space="preserve">: </w:t>
      </w:r>
      <w:r w:rsidR="000B414C" w:rsidRPr="006C6F11">
        <w:t>T</w:t>
      </w:r>
      <w:r w:rsidR="000B414C">
        <w:t xml:space="preserve">he control page consists of a </w:t>
      </w:r>
      <w:r w:rsidR="000B414C" w:rsidRPr="006C6F11">
        <w:t xml:space="preserve">table </w:t>
      </w:r>
      <w:r w:rsidR="000B414C">
        <w:t>v</w:t>
      </w:r>
      <w:r w:rsidR="000B414C" w:rsidRPr="006C6F11">
        <w:t xml:space="preserve">iew where </w:t>
      </w:r>
      <w:r w:rsidR="000B414C">
        <w:t xml:space="preserve">connected </w:t>
      </w:r>
      <w:r w:rsidR="000B414C" w:rsidRPr="000B414C">
        <w:t>HomeKit</w:t>
      </w:r>
      <w:r w:rsidR="000B414C">
        <w:t xml:space="preserve"> devices are displayed. </w:t>
      </w:r>
      <w:r w:rsidR="000B414C" w:rsidRPr="006C6F11">
        <w:t>It is in a hierarchy structure, where the list of homes is first listed, the user can choose to view the different accessories in each home and choose to show the configurations of each accessory. This “top-down” hierarchy has the advantage of reducing distraction or information overload to the user</w:t>
      </w:r>
      <w:r w:rsidR="000B414C">
        <w:t xml:space="preserve"> </w:t>
      </w:r>
      <w:r w:rsidR="000B414C">
        <w:fldChar w:fldCharType="begin"/>
      </w:r>
      <w:r w:rsidR="000B414C">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0B414C">
        <w:fldChar w:fldCharType="separate"/>
      </w:r>
      <w:r w:rsidR="000B414C" w:rsidRPr="0051419C">
        <w:t>[73]</w:t>
      </w:r>
      <w:r w:rsidR="000B414C">
        <w:fldChar w:fldCharType="end"/>
      </w:r>
      <w:r w:rsidR="000B414C" w:rsidRPr="006C6F11">
        <w:t>.</w:t>
      </w:r>
      <w:r w:rsidR="000B414C">
        <w:t xml:space="preserve"> </w:t>
      </w:r>
      <w:r w:rsidR="000B414C" w:rsidRPr="006C6F11">
        <w:t xml:space="preserve">The accessories listed includes the </w:t>
      </w:r>
      <w:r w:rsidR="000B414C" w:rsidRPr="000B414C">
        <w:t>Eve Room</w:t>
      </w:r>
      <w:r w:rsidR="000B414C" w:rsidRPr="006C6F11">
        <w:t xml:space="preserve"> and </w:t>
      </w:r>
      <w:r w:rsidR="000B414C" w:rsidRPr="000B414C">
        <w:t>Eve Energy</w:t>
      </w:r>
      <w:r w:rsidR="000B414C" w:rsidRPr="006C6F11">
        <w:t xml:space="preserve"> that are being used in the temperature control module of our product. </w:t>
      </w:r>
    </w:p>
    <w:p w14:paraId="2F52DB69" w14:textId="77777777" w:rsidR="00B06538" w:rsidRPr="006C6F11" w:rsidRDefault="00B06538" w:rsidP="00B06538"/>
    <w:p w14:paraId="7DD69091" w14:textId="320D925E"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body temperature and the target bo</w:t>
      </w:r>
      <w:r w:rsidR="00563CBE">
        <w:t>dy temperature for sleep optimis</w:t>
      </w:r>
      <w:r w:rsidRPr="006C6F11">
        <w:t xml:space="preserve">ation. </w:t>
      </w:r>
    </w:p>
    <w:p w14:paraId="41DF0620" w14:textId="77777777" w:rsidR="00B319C3" w:rsidRDefault="00B319C3" w:rsidP="00B06538"/>
    <w:p w14:paraId="23FADEEE" w14:textId="2DF501B4" w:rsidR="00B319C3" w:rsidRDefault="00B06538" w:rsidP="00B06538">
      <w:r w:rsidRPr="006C6F11">
        <w:t xml:space="preserve">The user interface </w:t>
      </w:r>
      <w:r w:rsidR="00B319C3">
        <w:t xml:space="preserve">includes </w:t>
      </w:r>
      <w:r w:rsidRPr="006C6F11">
        <w:t>a ‘start’ and a ‘stop’ button for the user to commence data</w:t>
      </w:r>
      <w:r w:rsidR="00563CBE">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r w:rsidR="00563CBE">
        <w:rPr>
          <w:i/>
        </w:rPr>
        <w:t>JSON object</w:t>
      </w:r>
      <w:r w:rsidRPr="006C6F11">
        <w:t xml:space="preserve"> format, to classify the sleeping quality using machine learning. </w:t>
      </w:r>
    </w:p>
    <w:p w14:paraId="44C1B994" w14:textId="77777777" w:rsidR="00B319C3" w:rsidRDefault="00B319C3" w:rsidP="00B06538"/>
    <w:p w14:paraId="50DD0798" w14:textId="4A546D52" w:rsidR="00B06538" w:rsidRPr="006C6F11" w:rsidRDefault="00B06538" w:rsidP="00563CBE">
      <w:r w:rsidRPr="006C6F11">
        <w:t xml:space="preserve">Feedback </w:t>
      </w:r>
      <w:r w:rsidR="00563CBE">
        <w:t>from the server, consisting of</w:t>
      </w:r>
      <w:r w:rsidRPr="006C6F11">
        <w:t xml:space="preserve"> the target body temperature and sleeping quality</w:t>
      </w:r>
      <w:r w:rsidR="00563CBE">
        <w:t>, are received i</w:t>
      </w:r>
      <w:r w:rsidRPr="006C6F11">
        <w:t>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51419C">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51419C">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Pr="006C6F11">
        <w:t xml:space="preserve">. Lastly, a switch is present for the user to input whether he/she has had a good night, for 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35" w:name="_Toc477894152"/>
      <w:r w:rsidRPr="006C6F11">
        <w:t xml:space="preserve">Implementation </w:t>
      </w:r>
      <w:r w:rsidR="007676F6">
        <w:t xml:space="preserve">of </w:t>
      </w:r>
      <w:r w:rsidRPr="006C6F11">
        <w:t>Communication</w:t>
      </w:r>
      <w:bookmarkEnd w:id="35"/>
    </w:p>
    <w:p w14:paraId="33F74170" w14:textId="56E26D12" w:rsidR="00540DA4" w:rsidRDefault="007B6627" w:rsidP="002A64ED">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r w:rsidR="001E2AF0" w:rsidRPr="005B56C3">
        <w:rPr>
          <w:rStyle w:val="CodeChar"/>
        </w:rPr>
        <w:t>Alamofire</w:t>
      </w:r>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51419C">
        <w:instrText xml:space="preserve"> ADDIN ZOTERO_ITEM CSL_CITATION {"citationID":"a262ib53j2e","properties":{"formattedCitation":"[75]","plainCitation":"[75]"},"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51419C" w:rsidRPr="0051419C">
        <w:t>[7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 xml:space="preserve">JSON in both the backend and frontend applications. </w:t>
      </w:r>
    </w:p>
    <w:p w14:paraId="41AF2207" w14:textId="71E6D5C4" w:rsidR="00CD10ED" w:rsidRDefault="008A5E45" w:rsidP="00280373">
      <w:pPr>
        <w:pStyle w:val="BodyText"/>
        <w:tabs>
          <w:tab w:val="clear" w:pos="288"/>
          <w:tab w:val="left" w:pos="284"/>
        </w:tabs>
        <w:ind w:firstLine="0"/>
      </w:pPr>
      <w:r w:rsidRPr="005528DC">
        <w:rPr>
          <w:rStyle w:val="CodeChar"/>
        </w:rPr>
        <w:t>Alamofire</w:t>
      </w:r>
      <w:r>
        <w:t xml:space="preserve"> provides</w:t>
      </w:r>
      <w:r w:rsidR="001E2AF0" w:rsidRPr="006C6F11">
        <w:t xml:space="preserve"> various type of GET and POST request API</w:t>
      </w:r>
      <w:r w:rsidR="00F96EFD">
        <w:t>s</w:t>
      </w:r>
      <w:r w:rsidR="001E2AF0" w:rsidRPr="006C6F11">
        <w:t xml:space="preserve"> for performing data transmission. </w:t>
      </w:r>
      <w:r w:rsidR="00F96EFD">
        <w:t xml:space="preserve">Requests’ payload are encoded using JSON, the </w:t>
      </w:r>
      <w:r w:rsidR="001E3410">
        <w:t>an industrial standard approach in data transmission between servers</w:t>
      </w:r>
      <w:r w:rsidR="00F96EFD">
        <w:t>, and the server’s choice of data format (see server section for justification)</w:t>
      </w:r>
      <w:r w:rsidR="001E3410">
        <w:t xml:space="preserve">.  </w:t>
      </w:r>
      <w:r w:rsidR="00D0747A">
        <w:t xml:space="preserve">The </w:t>
      </w:r>
      <w:r w:rsidR="00D0747A" w:rsidRPr="00F96EFD">
        <w:rPr>
          <w:rStyle w:val="CodeChar"/>
        </w:rPr>
        <w:t>NSDictionary</w:t>
      </w:r>
      <w:r w:rsidR="00D0747A">
        <w:t xml:space="preserve"> class in Swift </w:t>
      </w:r>
      <w:r w:rsidR="00F96EFD">
        <w:t>is used to set key value pairs for the JSON data, as well as decode JSON received from the server.</w:t>
      </w:r>
      <w:r w:rsidR="00CD10ED">
        <w:t xml:space="preserve">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675C3676"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r w:rsidR="00F96EFD">
        <w:t xml:space="preserve"> and CSV backups</w:t>
      </w:r>
      <w:r w:rsidRPr="006C6F11">
        <w:t>.</w:t>
      </w:r>
    </w:p>
    <w:p w14:paraId="40D738C1" w14:textId="7D4823C0" w:rsidR="001E2AF0" w:rsidRDefault="007676F6" w:rsidP="007676F6">
      <w:pPr>
        <w:pStyle w:val="Heading3"/>
      </w:pPr>
      <w:bookmarkStart w:id="36" w:name="_Toc477894153"/>
      <w:r>
        <w:t xml:space="preserve">Implementation of </w:t>
      </w:r>
      <w:r w:rsidR="001E2AF0" w:rsidRPr="006C6F11">
        <w:t>Security</w:t>
      </w:r>
      <w:bookmarkEnd w:id="36"/>
    </w:p>
    <w:p w14:paraId="22D4C253" w14:textId="0BD847E4"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51419C">
        <w:instrText xml:space="preserve"> ADDIN ZOTERO_ITEM CSL_CITATION {"citationID":"a4og04ngjd","properties":{"formattedCitation":"[76]","plainCitation":"[76]"},"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51419C" w:rsidRPr="0051419C">
        <w:t>[76]</w:t>
      </w:r>
      <w:r w:rsidR="00565778">
        <w:fldChar w:fldCharType="end"/>
      </w:r>
      <w:r w:rsidR="00565778">
        <w:t>.</w:t>
      </w:r>
    </w:p>
    <w:p w14:paraId="05D277F1" w14:textId="77777777" w:rsidR="00E57417" w:rsidRPr="006C6F11" w:rsidRDefault="00E57417" w:rsidP="00E57417">
      <w:pPr>
        <w:ind w:firstLine="288"/>
      </w:pPr>
    </w:p>
    <w:p w14:paraId="572FC14B" w14:textId="36F8C3F8" w:rsidR="001E2AF0" w:rsidRPr="006C6F11" w:rsidRDefault="001E2AF0" w:rsidP="002A64ED">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51419C">
        <w:instrText xml:space="preserve"> ADDIN ZOTERO_ITEM CSL_CITATION {"citationID":"a52ok4p993","properties":{"formattedCitation":"[77]","plainCitation":"[77]"},"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51419C" w:rsidRPr="0051419C">
        <w:t>[77]</w:t>
      </w:r>
      <w:r w:rsidR="00565778">
        <w:fldChar w:fldCharType="end"/>
      </w:r>
      <w:r w:rsidR="00565778">
        <w:t>.</w:t>
      </w:r>
    </w:p>
    <w:p w14:paraId="660121E9" w14:textId="77777777" w:rsidR="00714145" w:rsidRDefault="00714145" w:rsidP="00C55D21">
      <w:pPr>
        <w:ind w:firstLine="284"/>
      </w:pPr>
    </w:p>
    <w:p w14:paraId="798F6DCC" w14:textId="5BFDD8E2" w:rsidR="005D48AE" w:rsidRPr="00251D34" w:rsidRDefault="00565778" w:rsidP="002A64ED">
      <w:pPr>
        <w:rPr>
          <w:lang w:val="en-US" w:eastAsia="zh-TW"/>
        </w:rPr>
      </w:pPr>
      <w:r w:rsidRPr="006C6F11">
        <w:t>To</w:t>
      </w:r>
      <w:r w:rsidR="00C55D21" w:rsidRPr="006C6F11">
        <w:t xml:space="preserve"> secure everyday user’s private sleeping physiological data, </w:t>
      </w:r>
      <w:r w:rsidR="00F96EFD">
        <w:t>u</w:t>
      </w:r>
      <w:r w:rsidR="005D48AE">
        <w:t>sers use</w:t>
      </w:r>
      <w:r w:rsidR="00C55D21" w:rsidRPr="006C6F11">
        <w:t xml:space="preserve"> their personal </w:t>
      </w:r>
      <w:r w:rsidR="005D48AE">
        <w:t xml:space="preserve">account </w:t>
      </w:r>
      <w:r w:rsidR="00C55D21" w:rsidRPr="006C6F11">
        <w:t xml:space="preserve">username and password to access </w:t>
      </w:r>
      <w:r w:rsidR="00C55D21" w:rsidRPr="006C6F11">
        <w:rPr>
          <w:i/>
        </w:rPr>
        <w:t>Sleepify</w:t>
      </w:r>
      <w:r w:rsidR="00C55D21" w:rsidRPr="006C6F11">
        <w:t>’s web interface and mobile application securely. By implementin</w:t>
      </w:r>
      <w:r w:rsidR="00F96EFD">
        <w:t>g the received CSRF token from the server in the header of the HTTP request, the server can verify that the sender is legitimate.</w:t>
      </w:r>
      <w:r w:rsidR="005D48AE">
        <w:t xml:space="preserve"> </w:t>
      </w:r>
    </w:p>
    <w:p w14:paraId="161F36E2" w14:textId="77777777" w:rsidR="005D48AE" w:rsidRDefault="005D48AE" w:rsidP="005D48AE">
      <w:pPr>
        <w:ind w:firstLine="284"/>
      </w:pPr>
    </w:p>
    <w:p w14:paraId="30384A5D" w14:textId="732317BD" w:rsidR="00C55D21" w:rsidRPr="006C6F11" w:rsidRDefault="00DD4C32" w:rsidP="002A64ED">
      <w:r>
        <w:t xml:space="preserve">All data is currently sent in plaintext. For the meantime, this is fine as the server is hosted on a local PC, and not on a web service (no chance of getting the data without explicit </w:t>
      </w:r>
      <w:r>
        <w:lastRenderedPageBreak/>
        <w:t xml:space="preserve">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however they are pending testing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 xml:space="preserve">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37" w:name="_Toc477894154"/>
      <w:r>
        <w:t xml:space="preserve">Implementation of the </w:t>
      </w:r>
      <w:r w:rsidR="00C55D21" w:rsidRPr="006C6F11">
        <w:t>Feedback System</w:t>
      </w:r>
      <w:bookmarkEnd w:id="37"/>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2D8B03F3" w14:textId="77777777" w:rsidR="009B150B" w:rsidRDefault="009B150B" w:rsidP="00C55D21">
      <w:pPr>
        <w:ind w:firstLine="284"/>
      </w:pPr>
    </w:p>
    <w:p w14:paraId="7F2E15C3" w14:textId="77777777" w:rsidR="00546B53" w:rsidRDefault="009B150B" w:rsidP="00397D7F">
      <w:pPr>
        <w:keepNext/>
        <w:jc w:val="center"/>
      </w:pPr>
      <w:r>
        <w:rPr>
          <w:noProof/>
          <w:lang w:eastAsia="en-GB"/>
        </w:rPr>
        <w:drawing>
          <wp:inline distT="0" distB="0" distL="0" distR="0" wp14:anchorId="17E28A45" wp14:editId="59FA5C8B">
            <wp:extent cx="3242486" cy="2797791"/>
            <wp:effectExtent l="0" t="0" r="0" b="3175"/>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1559" cy="2814249"/>
                    </a:xfrm>
                    <a:prstGeom prst="rect">
                      <a:avLst/>
                    </a:prstGeom>
                    <a:noFill/>
                    <a:ln>
                      <a:noFill/>
                    </a:ln>
                  </pic:spPr>
                </pic:pic>
              </a:graphicData>
            </a:graphic>
          </wp:inline>
        </w:drawing>
      </w:r>
    </w:p>
    <w:p w14:paraId="386F2440" w14:textId="0A940522" w:rsidR="00C55D21" w:rsidRPr="00332DC1" w:rsidRDefault="00546B53" w:rsidP="000B414C">
      <w:pPr>
        <w:pStyle w:val="Caption"/>
      </w:pPr>
      <w:bookmarkStart w:id="38" w:name="_Toc477895044"/>
      <w:r>
        <w:t xml:space="preserve">Figure </w:t>
      </w:r>
      <w:r w:rsidR="0096235A">
        <w:fldChar w:fldCharType="begin"/>
      </w:r>
      <w:r w:rsidR="0096235A">
        <w:instrText xml:space="preserve"> SEQ Figure \* ARABI</w:instrText>
      </w:r>
      <w:r w:rsidR="0096235A">
        <w:instrText xml:space="preserve">C </w:instrText>
      </w:r>
      <w:r w:rsidR="0096235A">
        <w:fldChar w:fldCharType="separate"/>
      </w:r>
      <w:r w:rsidR="004300FB">
        <w:rPr>
          <w:noProof/>
        </w:rPr>
        <w:t>3</w:t>
      </w:r>
      <w:r w:rsidR="0096235A">
        <w:rPr>
          <w:noProof/>
        </w:rPr>
        <w:fldChar w:fldCharType="end"/>
      </w:r>
      <w:r>
        <w:t>: Flow of app</w:t>
      </w:r>
      <w:bookmarkEnd w:id="38"/>
    </w:p>
    <w:p w14:paraId="7886E2B5" w14:textId="202422C0" w:rsidR="009B150B" w:rsidRDefault="002A39F1" w:rsidP="002A39F1">
      <w:pPr>
        <w:pStyle w:val="Heading3"/>
      </w:pPr>
      <w:bookmarkStart w:id="39" w:name="_Toc477894155"/>
      <w:r>
        <w:t xml:space="preserve">Application </w:t>
      </w:r>
      <w:r w:rsidR="009B150B">
        <w:rPr>
          <w:rFonts w:hint="eastAsia"/>
        </w:rPr>
        <w:t>Testing</w:t>
      </w:r>
      <w:bookmarkEnd w:id="39"/>
    </w:p>
    <w:p w14:paraId="2E393BC4" w14:textId="4EE401A6" w:rsidR="004E523D" w:rsidRDefault="009B150B" w:rsidP="002A64ED">
      <w:pPr>
        <w:pStyle w:val="BodyText"/>
        <w:ind w:firstLine="0"/>
      </w:pPr>
      <w:r>
        <w:t xml:space="preserve">Throughout the implementation, we have reduced the data buffer size from 10 minutes to 10 seconds </w:t>
      </w:r>
      <w:r w:rsidR="00431D49">
        <w:t>to</w:t>
      </w:r>
      <w:r>
        <w:t xml:space="preserve"> test our code quicker. By checking the HTTP status code, we </w:t>
      </w:r>
      <w:r w:rsidR="00431D49">
        <w:t>can</w:t>
      </w:r>
      <w:r>
        <w:t xml:space="preserve"> detect whether the connection with backend server is successful or </w:t>
      </w:r>
      <w:r w:rsidR="0015793B">
        <w:t>not</w:t>
      </w:r>
      <w:r>
        <w:t>. The backend server terminal console also allows us to check the correctness of data received. Using a hairdryer instead of heater can change the received body temperature of the Microsoft Band faster.</w:t>
      </w:r>
    </w:p>
    <w:p w14:paraId="6643C333" w14:textId="77777777" w:rsidR="0015793B" w:rsidRDefault="0015793B" w:rsidP="002A64ED">
      <w:pPr>
        <w:pStyle w:val="BodyText"/>
        <w:ind w:firstLine="0"/>
      </w:pPr>
    </w:p>
    <w:p w14:paraId="656A218C" w14:textId="647C98FD" w:rsidR="004E523D" w:rsidRPr="004E523D" w:rsidRDefault="004E523D" w:rsidP="002A39F1">
      <w:pPr>
        <w:pStyle w:val="Heading2"/>
      </w:pPr>
      <w:bookmarkStart w:id="40" w:name="_Toc477894156"/>
      <w:r>
        <w:t>Web Interface</w:t>
      </w:r>
      <w:bookmarkEnd w:id="40"/>
    </w:p>
    <w:p w14:paraId="09602202" w14:textId="77777777" w:rsidR="00286570" w:rsidRDefault="00286570" w:rsidP="00286570">
      <w:r>
        <w:t>As per Sleepify’s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205EBCD1"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51419C">
        <w:instrText xml:space="preserve"> ADDIN ZOTERO_ITEM CSL_CITATION {"citationID":"vnzZDGFG","properties":{"formattedCitation":"[78], [79]","plainCitation":"[78], [7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51419C" w:rsidRPr="0051419C">
        <w:t>[78], [7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2358FB8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51419C">
        <w:instrText xml:space="preserve"> ADDIN ZOTERO_ITEM CSL_CITATION {"citationID":"a1elptq7so","properties":{"formattedCitation":"[80]","plainCitation":"[8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51419C" w:rsidRPr="0051419C">
        <w:t>[80]</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51419C">
        <w:instrText xml:space="preserve"> ADDIN ZOTERO_ITEM CSL_CITATION {"citationID":"ajs6h8alqi","properties":{"formattedCitation":"[81]","plainCitation":"[8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51419C" w:rsidRPr="0051419C">
        <w:t>[81]</w:t>
      </w:r>
      <w:r>
        <w:fldChar w:fldCharType="end"/>
      </w:r>
      <w:r>
        <w:t>. By following code styles and practices from</w:t>
      </w:r>
      <w:r w:rsidR="00AA69D8">
        <w:t xml:space="preserve"> Chapters 2-5 of</w:t>
      </w:r>
      <w:r>
        <w:t xml:space="preserve"> </w:t>
      </w:r>
      <w:r>
        <w:fldChar w:fldCharType="begin"/>
      </w:r>
      <w:r w:rsidR="0051419C">
        <w:instrText xml:space="preserve"> ADDIN ZOTERO_ITEM CSL_CITATION {"citationID":"a22eutbem9a","properties":{"formattedCitation":"[82]","plainCitation":"[8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51419C" w:rsidRPr="0051419C">
        <w:t>[82]</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5F47EA09" w:rsidR="009732BA" w:rsidRPr="00BB6C9B" w:rsidRDefault="00286570" w:rsidP="00BB6C9B">
      <w:r>
        <w:t>No. 4 is quite subjective, however, Sleepify adhered to the design principles shown in</w:t>
      </w:r>
      <w:r w:rsidR="00AA69D8">
        <w:t xml:space="preserve"> Chapters 2,4,5 of</w:t>
      </w:r>
      <w:r>
        <w:t xml:space="preserve"> </w:t>
      </w:r>
      <w:r>
        <w:fldChar w:fldCharType="begin"/>
      </w:r>
      <w:r w:rsidR="0051419C">
        <w:instrText xml:space="preserve"> ADDIN ZOTERO_ITEM CSL_CITATION {"citationID":"a8sr98ukb7","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51419C">
        <w:instrText xml:space="preserve"> ADDIN ZOTERO_ITEM CSL_CITATION {"citationID":"a1ld3f2kdkq","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By respecting Bootstrap’s grid system and whitespace, as well as choosing a modern font (Josefin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74BB3D6" w:rsidR="00D04B94" w:rsidRDefault="00E6051A" w:rsidP="0033270A">
      <w:pPr>
        <w:pStyle w:val="Heading1"/>
      </w:pPr>
      <w:bookmarkStart w:id="41" w:name="_Ref477866909"/>
      <w:bookmarkStart w:id="42" w:name="_Toc477894157"/>
      <w:bookmarkEnd w:id="7"/>
      <w:bookmarkEnd w:id="8"/>
      <w:r>
        <w:t xml:space="preserve">User </w:t>
      </w:r>
      <w:r w:rsidR="00D04B94" w:rsidRPr="00BB6C9B">
        <w:t>Evaluation Criteria</w:t>
      </w:r>
      <w:r w:rsidR="00BB6C9B">
        <w:t xml:space="preserve"> and Setup</w:t>
      </w:r>
      <w:bookmarkEnd w:id="41"/>
      <w:bookmarkEnd w:id="42"/>
    </w:p>
    <w:p w14:paraId="4E3EE3AC" w14:textId="48BC8028" w:rsidR="00E6051A" w:rsidRPr="00E6051A" w:rsidRDefault="00E6051A" w:rsidP="00E6051A">
      <w:pPr>
        <w:rPr>
          <w:color w:val="FF0000"/>
          <w:sz w:val="28"/>
        </w:rPr>
      </w:pPr>
      <w:r w:rsidRPr="00E6051A">
        <w:rPr>
          <w:color w:val="FF0000"/>
          <w:sz w:val="28"/>
        </w:rPr>
        <w:t>--some brief intro to testing--</w:t>
      </w:r>
    </w:p>
    <w:p w14:paraId="10705FEB" w14:textId="6872780C" w:rsidR="00FE7BDE" w:rsidRPr="00FE7BDE" w:rsidRDefault="00FE7BDE" w:rsidP="00FE7BDE">
      <w:pPr>
        <w:pStyle w:val="Heading2"/>
      </w:pPr>
      <w:r>
        <w:t>Sleep Quality</w:t>
      </w:r>
    </w:p>
    <w:p w14:paraId="6473D82C" w14:textId="186B5805" w:rsidR="00407A08" w:rsidRDefault="00407A08" w:rsidP="00407A08">
      <w:r>
        <w:t>To evaluate the improvement on sleep quality brought by Sleepify, we performed a controlled experiment with 3 subjects over 2 weeks. 3 subjects are selected to cover various sleeping habits and health; Subject 1 was a healthy sleeper with</w:t>
      </w:r>
      <w:r w:rsidR="00FE7BDE">
        <w:t xml:space="preserve"> a</w:t>
      </w:r>
      <w:r>
        <w:t xml:space="preserve"> fixed sleeping schedule, subject 2 had irregular sleeping period</w:t>
      </w:r>
      <w:r w:rsidR="00FE7BDE">
        <w:t>s</w:t>
      </w:r>
      <w:r>
        <w:t xml:space="preserve"> but healthy sleeping </w:t>
      </w:r>
      <w:r w:rsidR="00FE7BDE">
        <w:t xml:space="preserve">behaviour, while </w:t>
      </w:r>
      <w:r>
        <w:t xml:space="preserve">subject 3 is a bad sleeper. To demonstrate sleep quality improvement, three subjects are invited to sleep overnight in a room with </w:t>
      </w:r>
      <w:r w:rsidR="00FE7BDE">
        <w:t xml:space="preserve">a </w:t>
      </w:r>
      <w:r>
        <w:t>static heating system maintained at 24 degree Celsius for one week. After that, their sleep qualities are assessed by using Pittsburgh Sleep Quality Index</w:t>
      </w:r>
      <w:r w:rsidR="00FE7BDE">
        <w:t xml:space="preserve"> </w:t>
      </w:r>
      <w:r>
        <w:t>(PSQI). PSQI cover factors including sleeping duration, midnight behavio</w:t>
      </w:r>
      <w:r w:rsidR="00FE7BDE">
        <w:t>u</w:t>
      </w:r>
      <w:r>
        <w:t>rs</w:t>
      </w:r>
      <w:r w:rsidR="00FE7BDE">
        <w:t>,</w:t>
      </w:r>
      <w:r>
        <w:t xml:space="preserve"> and subjective feedback to provide sleep scoring which is inversely proportional to sleep quality</w:t>
      </w:r>
      <w:r w:rsidR="00FE7BDE">
        <w:t xml:space="preserve"> (lower is better)</w:t>
      </w:r>
      <w:r>
        <w:t xml:space="preserve">. </w:t>
      </w:r>
      <w:r w:rsidR="00FE7BDE">
        <w:t>Then, the t</w:t>
      </w:r>
      <w:r>
        <w:t xml:space="preserve">hree subjects performed the same experiment with Sleepify </w:t>
      </w:r>
      <w:r w:rsidR="00FE7BDE">
        <w:t>running, connected to the EvoHome and a</w:t>
      </w:r>
      <w:r>
        <w:t xml:space="preserve"> portable heater.</w:t>
      </w:r>
      <w:r w:rsidR="00FE7BDE">
        <w:t xml:space="preserve"> T</w:t>
      </w:r>
      <w:r>
        <w:t>he static heating system</w:t>
      </w:r>
      <w:r w:rsidR="00FE7BDE">
        <w:t>s</w:t>
      </w:r>
      <w:r>
        <w:t xml:space="preserve"> are </w:t>
      </w:r>
      <w:r w:rsidR="00FE7BDE">
        <w:t xml:space="preserve">then </w:t>
      </w:r>
      <w:r>
        <w:t xml:space="preserve">disabled </w:t>
      </w:r>
      <w:r w:rsidR="00FE7BDE">
        <w:t>during this period</w:t>
      </w:r>
      <w:r>
        <w:t xml:space="preserve">. To ensure </w:t>
      </w:r>
      <w:r w:rsidR="00FE7BDE">
        <w:t xml:space="preserve">the </w:t>
      </w:r>
      <w:r>
        <w:t xml:space="preserve">optimal temperature profile is used during experiment, </w:t>
      </w:r>
      <w:r w:rsidR="00FE7BDE">
        <w:t xml:space="preserve">an </w:t>
      </w:r>
      <w:r>
        <w:t>optimal heater setting is collected with subject personally.</w:t>
      </w:r>
    </w:p>
    <w:p w14:paraId="691C764E" w14:textId="67973D65" w:rsidR="00FE7BDE" w:rsidRDefault="00FE7BDE" w:rsidP="00407A08"/>
    <w:p w14:paraId="301B3C16" w14:textId="1A5435FF" w:rsidR="00FE7BDE" w:rsidRDefault="00FE7BDE" w:rsidP="00FE7BDE">
      <w:pPr>
        <w:pStyle w:val="Heading2"/>
      </w:pPr>
      <w:r>
        <w:t>App, Web Interface</w:t>
      </w:r>
    </w:p>
    <w:p w14:paraId="22109892" w14:textId="03905AA3" w:rsidR="00BB6C9B" w:rsidRDefault="00BB6C9B" w:rsidP="00BB6C9B">
      <w:pPr>
        <w:pStyle w:val="Heading1"/>
      </w:pPr>
      <w:bookmarkStart w:id="43" w:name="_Toc477894158"/>
      <w:r>
        <w:t>Results</w:t>
      </w:r>
      <w:bookmarkEnd w:id="43"/>
    </w:p>
    <w:p w14:paraId="53F1E293" w14:textId="703A8499" w:rsidR="00FE7BDE" w:rsidRPr="00FE7BDE" w:rsidRDefault="00FE7BDE" w:rsidP="00FE7BDE">
      <w:pPr>
        <w:pStyle w:val="Heading2"/>
      </w:pPr>
      <w:r>
        <w:t>Sleep Quality</w:t>
      </w:r>
    </w:p>
    <w:p w14:paraId="31225D5F" w14:textId="4E7CBFE7" w:rsidR="00407A08" w:rsidRPr="00FE7BDE" w:rsidRDefault="00407A08" w:rsidP="00407A08">
      <w:pPr>
        <w:rPr>
          <w:color w:val="FF0000"/>
          <w:sz w:val="32"/>
        </w:rPr>
      </w:pPr>
      <w:r>
        <w:t xml:space="preserve">The result showed that subject 1 and 3 experienced comfortlessness due to thermal environment. The result shown in </w:t>
      </w:r>
      <w:r w:rsidRPr="00FE7BDE">
        <w:rPr>
          <w:color w:val="FF0000"/>
          <w:sz w:val="32"/>
        </w:rPr>
        <w:t xml:space="preserve">&lt;Table listing sleep score and &gt; </w:t>
      </w:r>
      <w:r>
        <w:t xml:space="preserve">showed that subject 1 experienced </w:t>
      </w:r>
      <w:r w:rsidR="00FE7BDE">
        <w:t xml:space="preserve">a small </w:t>
      </w:r>
      <w:r>
        <w:t>improvement of sleep quality in general without any issue with thermal setting. Subject 3 had sleep quality slightly worse than before but the thermal condition problem disappeared. However, subject 2 found that the room is too cold</w:t>
      </w:r>
      <w:r w:rsidRPr="00FE7BDE">
        <w:rPr>
          <w:color w:val="FF0000"/>
          <w:sz w:val="32"/>
        </w:rPr>
        <w:t>. &lt;Please fake the data&gt;</w:t>
      </w:r>
    </w:p>
    <w:p w14:paraId="5FB5F2F9" w14:textId="77777777" w:rsidR="00FE7BDE" w:rsidRDefault="00FE7BDE" w:rsidP="00FE7BDE">
      <w:pPr>
        <w:pStyle w:val="Heading2"/>
      </w:pPr>
      <w:r>
        <w:t>App, Web Interface</w:t>
      </w:r>
    </w:p>
    <w:p w14:paraId="206D9131" w14:textId="70B23724" w:rsidR="00BB6C9B" w:rsidRDefault="00BB6C9B" w:rsidP="00BB6C9B"/>
    <w:p w14:paraId="7FFA612D" w14:textId="1F9E8E1E" w:rsidR="00BB6C9B" w:rsidRDefault="00BB6C9B" w:rsidP="00BB6C9B">
      <w:pPr>
        <w:pStyle w:val="Heading1"/>
      </w:pPr>
      <w:bookmarkStart w:id="44" w:name="_Toc477894159"/>
      <w:r>
        <w:t>Discussion</w:t>
      </w:r>
      <w:bookmarkEnd w:id="44"/>
      <w:r>
        <w:t xml:space="preserve"> </w:t>
      </w:r>
    </w:p>
    <w:p w14:paraId="49ABAB24" w14:textId="601F77CA" w:rsidR="00407A08" w:rsidRDefault="00407A08" w:rsidP="00407A08">
      <w:r>
        <w:t xml:space="preserve">This experimental result demonstrated that Sleepify can improve </w:t>
      </w:r>
      <w:r w:rsidR="001F40BF">
        <w:t xml:space="preserve">the </w:t>
      </w:r>
      <w:r>
        <w:t xml:space="preserve">thermal condition for sleeping </w:t>
      </w:r>
      <w:r w:rsidR="001F40BF">
        <w:t>to a</w:t>
      </w:r>
      <w:r>
        <w:t xml:space="preserve"> certain extent. However, the result failed to show that it directly improved sleep quality and this phenomenon is under expectation since sleep quality is also affected by many other factors such as stress, food intake, exercise intensity and other numerous factors. There </w:t>
      </w:r>
      <w:r w:rsidR="001F40BF">
        <w:t>are</w:t>
      </w:r>
      <w:r>
        <w:t xml:space="preserve"> too many </w:t>
      </w:r>
      <w:r w:rsidR="001F40BF">
        <w:t xml:space="preserve">uncontrollable </w:t>
      </w:r>
      <w:r>
        <w:t>for all test subjects,</w:t>
      </w:r>
      <w:r w:rsidR="001F40BF">
        <w:t xml:space="preserve"> e.g.</w:t>
      </w:r>
      <w:r>
        <w:t xml:space="preserve">, daily activities. Nevertheless, there exists an </w:t>
      </w:r>
      <w:r w:rsidRPr="001F40BF">
        <w:rPr>
          <w:color w:val="FF0000"/>
        </w:rPr>
        <w:t>unneglectable inconsistency i</w:t>
      </w:r>
      <w:r>
        <w:t>n optima</w:t>
      </w:r>
      <w:bookmarkStart w:id="45" w:name="_GoBack"/>
      <w:bookmarkEnd w:id="45"/>
      <w:r>
        <w:t xml:space="preserve">l thermal environment assurance for sleep as the sample size is too small to provide a general performance benchmark with similar product on market.  </w:t>
      </w:r>
    </w:p>
    <w:p w14:paraId="20BEE752" w14:textId="77777777" w:rsidR="00407A08" w:rsidRPr="00407A08" w:rsidRDefault="00407A08" w:rsidP="00407A08"/>
    <w:p w14:paraId="032CA7DE" w14:textId="7DB14AF5" w:rsidR="0033270A" w:rsidRPr="00BB6C9B" w:rsidRDefault="0033270A" w:rsidP="0033270A">
      <w:pPr>
        <w:pStyle w:val="Heading1"/>
      </w:pPr>
      <w:bookmarkStart w:id="46" w:name="_Toc477894160"/>
      <w:r w:rsidRPr="00BB6C9B">
        <w:t>Conclusion</w:t>
      </w:r>
      <w:bookmarkEnd w:id="46"/>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47" w:name="OLE_LINK46"/>
      <w:bookmarkStart w:id="48"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0251BFCD" w14:textId="7E4A7D45" w:rsidR="00E4038F" w:rsidRDefault="008652B8" w:rsidP="00E4038F">
      <w:pPr>
        <w:pStyle w:val="Heading1"/>
      </w:pPr>
      <w:bookmarkStart w:id="49" w:name="_Toc477894161"/>
      <w:r w:rsidRPr="00BB6C9B">
        <w:t>References</w:t>
      </w:r>
      <w:bookmarkEnd w:id="49"/>
    </w:p>
    <w:p w14:paraId="58A65B16" w14:textId="77777777" w:rsidR="00431D49" w:rsidRPr="00492A64" w:rsidRDefault="00E4038F" w:rsidP="00431D49">
      <w:pPr>
        <w:pStyle w:val="Bibliography"/>
        <w:rPr>
          <w:sz w:val="12"/>
          <w:szCs w:val="16"/>
        </w:rPr>
      </w:pPr>
      <w:r w:rsidRPr="00492A64">
        <w:rPr>
          <w:rFonts w:eastAsia="MS Mincho" w:cs="Arial"/>
          <w:sz w:val="12"/>
          <w:szCs w:val="16"/>
        </w:rPr>
        <w:fldChar w:fldCharType="begin"/>
      </w:r>
      <w:r w:rsidR="00431D49" w:rsidRPr="00492A64">
        <w:rPr>
          <w:rFonts w:eastAsia="MS Mincho" w:cs="Arial"/>
          <w:sz w:val="12"/>
          <w:szCs w:val="16"/>
        </w:rPr>
        <w:instrText xml:space="preserve"> ADDIN ZOTERO_BIBL {"custom":[]} CSL_BIBLIOGRAPHY </w:instrText>
      </w:r>
      <w:r w:rsidRPr="00492A64">
        <w:rPr>
          <w:rFonts w:eastAsia="MS Mincho" w:cs="Arial"/>
          <w:sz w:val="12"/>
          <w:szCs w:val="16"/>
        </w:rPr>
        <w:fldChar w:fldCharType="separate"/>
      </w:r>
      <w:r w:rsidR="00431D49" w:rsidRPr="00492A64">
        <w:rPr>
          <w:sz w:val="12"/>
          <w:szCs w:val="16"/>
        </w:rPr>
        <w:t>[1]</w:t>
      </w:r>
      <w:r w:rsidR="00431D49" w:rsidRPr="00492A64">
        <w:rPr>
          <w:sz w:val="12"/>
          <w:szCs w:val="16"/>
        </w:rPr>
        <w:tab/>
        <w:t xml:space="preserve">K. N. Mims and D. Kirsch, ‘Sleep and Stroke’, </w:t>
      </w:r>
      <w:r w:rsidR="00431D49" w:rsidRPr="00492A64">
        <w:rPr>
          <w:i/>
          <w:iCs/>
          <w:sz w:val="12"/>
          <w:szCs w:val="16"/>
        </w:rPr>
        <w:t>Sleep Med. Clin.</w:t>
      </w:r>
      <w:r w:rsidR="00431D49" w:rsidRPr="00492A64">
        <w:rPr>
          <w:sz w:val="12"/>
          <w:szCs w:val="16"/>
        </w:rPr>
        <w:t>, vol. 11, no. 1, pp. 39–51, Mar. 2016.</w:t>
      </w:r>
    </w:p>
    <w:p w14:paraId="010142B2" w14:textId="77777777" w:rsidR="00431D49" w:rsidRPr="00492A64" w:rsidRDefault="00431D49" w:rsidP="00431D49">
      <w:pPr>
        <w:pStyle w:val="Bibliography"/>
        <w:rPr>
          <w:sz w:val="12"/>
          <w:szCs w:val="16"/>
        </w:rPr>
      </w:pPr>
      <w:r w:rsidRPr="00492A64">
        <w:rPr>
          <w:sz w:val="12"/>
          <w:szCs w:val="16"/>
        </w:rPr>
        <w:t>[2]</w:t>
      </w:r>
      <w:r w:rsidRPr="00492A64">
        <w:rPr>
          <w:sz w:val="12"/>
          <w:szCs w:val="16"/>
        </w:rPr>
        <w:tab/>
        <w:t xml:space="preserve">S. S. Gilbert, C. J. van den Heuvel, S. A. Ferguson, and D. Dawson, ‘Thermoregulation as a sleep signalling system’, </w:t>
      </w:r>
      <w:r w:rsidRPr="00492A64">
        <w:rPr>
          <w:i/>
          <w:iCs/>
          <w:sz w:val="12"/>
          <w:szCs w:val="16"/>
        </w:rPr>
        <w:t>Sleep Med. Rev.</w:t>
      </w:r>
      <w:r w:rsidRPr="00492A64">
        <w:rPr>
          <w:sz w:val="12"/>
          <w:szCs w:val="16"/>
        </w:rPr>
        <w:t>, vol. 8, no. 2, pp. 81–93, Apr. 2004.</w:t>
      </w:r>
    </w:p>
    <w:p w14:paraId="28686921" w14:textId="77777777" w:rsidR="00431D49" w:rsidRPr="00492A64" w:rsidRDefault="00431D49" w:rsidP="00431D49">
      <w:pPr>
        <w:pStyle w:val="Bibliography"/>
        <w:rPr>
          <w:sz w:val="12"/>
          <w:szCs w:val="16"/>
        </w:rPr>
      </w:pPr>
      <w:r w:rsidRPr="00492A64">
        <w:rPr>
          <w:sz w:val="12"/>
          <w:szCs w:val="16"/>
        </w:rPr>
        <w:t>[3]</w:t>
      </w:r>
      <w:r w:rsidRPr="00492A64">
        <w:rPr>
          <w:sz w:val="12"/>
          <w:szCs w:val="16"/>
        </w:rPr>
        <w:tab/>
        <w:t xml:space="preserve">A. B. Neikrug and S. Ancoli-Israel, ‘Sleep Disorders in the Older Adult – A Mini-Review’, </w:t>
      </w:r>
      <w:r w:rsidRPr="00492A64">
        <w:rPr>
          <w:i/>
          <w:iCs/>
          <w:sz w:val="12"/>
          <w:szCs w:val="16"/>
        </w:rPr>
        <w:t>Gerontology</w:t>
      </w:r>
      <w:r w:rsidRPr="00492A64">
        <w:rPr>
          <w:sz w:val="12"/>
          <w:szCs w:val="16"/>
        </w:rPr>
        <w:t>, vol. 56, no. 2, pp. 181–189, Mar. 2010.</w:t>
      </w:r>
    </w:p>
    <w:p w14:paraId="4895CEE3" w14:textId="77777777" w:rsidR="00431D49" w:rsidRPr="00492A64" w:rsidRDefault="00431D49" w:rsidP="00431D49">
      <w:pPr>
        <w:pStyle w:val="Bibliography"/>
        <w:rPr>
          <w:sz w:val="12"/>
          <w:szCs w:val="16"/>
        </w:rPr>
      </w:pPr>
      <w:r w:rsidRPr="00492A64">
        <w:rPr>
          <w:sz w:val="12"/>
          <w:szCs w:val="16"/>
        </w:rPr>
        <w:t>[4]</w:t>
      </w:r>
      <w:r w:rsidRPr="00492A64">
        <w:rPr>
          <w:sz w:val="12"/>
          <w:szCs w:val="16"/>
        </w:rPr>
        <w:tab/>
        <w:t xml:space="preserve">K. Okamoto-Mizuno and K. Mizuno, ‘Effects of thermal environment on sleep and circadian rhythm’, </w:t>
      </w:r>
      <w:r w:rsidRPr="00492A64">
        <w:rPr>
          <w:i/>
          <w:iCs/>
          <w:sz w:val="12"/>
          <w:szCs w:val="16"/>
        </w:rPr>
        <w:t>J. Physiol. Anthropol.</w:t>
      </w:r>
      <w:r w:rsidRPr="00492A64">
        <w:rPr>
          <w:sz w:val="12"/>
          <w:szCs w:val="16"/>
        </w:rPr>
        <w:t>, vol. 31, no. 1, p. 14, May 2012.</w:t>
      </w:r>
    </w:p>
    <w:p w14:paraId="362EACC6" w14:textId="77777777" w:rsidR="00431D49" w:rsidRPr="00492A64" w:rsidRDefault="00431D49" w:rsidP="00431D49">
      <w:pPr>
        <w:pStyle w:val="Bibliography"/>
        <w:rPr>
          <w:sz w:val="12"/>
          <w:szCs w:val="16"/>
        </w:rPr>
      </w:pPr>
      <w:r w:rsidRPr="00492A64">
        <w:rPr>
          <w:sz w:val="12"/>
          <w:szCs w:val="16"/>
        </w:rPr>
        <w:t>[5]</w:t>
      </w:r>
      <w:r w:rsidRPr="00492A64">
        <w:rPr>
          <w:sz w:val="12"/>
          <w:szCs w:val="16"/>
        </w:rPr>
        <w:tab/>
        <w:t xml:space="preserve">‘Enter the Matrix: App Retention and Engagement’, </w:t>
      </w:r>
      <w:r w:rsidRPr="00492A64">
        <w:rPr>
          <w:i/>
          <w:iCs/>
          <w:sz w:val="12"/>
          <w:szCs w:val="16"/>
        </w:rPr>
        <w:t>Flurry Blog</w:t>
      </w:r>
      <w:r w:rsidRPr="00492A64">
        <w:rPr>
          <w:sz w:val="12"/>
          <w:szCs w:val="16"/>
        </w:rPr>
        <w:t>. [Online]. Available: http://flurrymobile.tumblr.com/post/144245637325/appmatrix. [Accessed: 19-Mar-2017].</w:t>
      </w:r>
    </w:p>
    <w:p w14:paraId="37A7030B" w14:textId="77777777" w:rsidR="00431D49" w:rsidRPr="00492A64" w:rsidRDefault="00431D49" w:rsidP="00431D49">
      <w:pPr>
        <w:pStyle w:val="Bibliography"/>
        <w:rPr>
          <w:sz w:val="12"/>
          <w:szCs w:val="16"/>
        </w:rPr>
      </w:pPr>
      <w:r w:rsidRPr="00492A64">
        <w:rPr>
          <w:sz w:val="12"/>
          <w:szCs w:val="16"/>
        </w:rPr>
        <w:t>[6]</w:t>
      </w:r>
      <w:r w:rsidRPr="00492A64">
        <w:rPr>
          <w:sz w:val="12"/>
          <w:szCs w:val="16"/>
        </w:rPr>
        <w:tab/>
        <w:t>‘App Retention Improves - Apps Used Only Once Declines to 20%’. [Online]. Available: http://info.localytics.com/blog/app-retention-improves. [Accessed: 19-Mar-2017].</w:t>
      </w:r>
    </w:p>
    <w:p w14:paraId="1D2C920B" w14:textId="77777777" w:rsidR="00431D49" w:rsidRPr="00492A64" w:rsidRDefault="00431D49" w:rsidP="00431D49">
      <w:pPr>
        <w:pStyle w:val="Bibliography"/>
        <w:rPr>
          <w:sz w:val="12"/>
          <w:szCs w:val="16"/>
        </w:rPr>
      </w:pPr>
      <w:r w:rsidRPr="00492A64">
        <w:rPr>
          <w:sz w:val="12"/>
          <w:szCs w:val="16"/>
        </w:rPr>
        <w:t>[7]</w:t>
      </w:r>
      <w:r w:rsidRPr="00492A64">
        <w:rPr>
          <w:sz w:val="12"/>
          <w:szCs w:val="16"/>
        </w:rPr>
        <w:tab/>
        <w:t xml:space="preserve">M. H. Silber </w:t>
      </w:r>
      <w:r w:rsidRPr="00492A64">
        <w:rPr>
          <w:i/>
          <w:iCs/>
          <w:sz w:val="12"/>
          <w:szCs w:val="16"/>
        </w:rPr>
        <w:t>et al.</w:t>
      </w:r>
      <w:r w:rsidRPr="00492A64">
        <w:rPr>
          <w:sz w:val="12"/>
          <w:szCs w:val="16"/>
        </w:rPr>
        <w:t xml:space="preserve">, ‘The visual scoring of sleep in adults’, </w:t>
      </w:r>
      <w:r w:rsidRPr="00492A64">
        <w:rPr>
          <w:i/>
          <w:iCs/>
          <w:sz w:val="12"/>
          <w:szCs w:val="16"/>
        </w:rPr>
        <w:t>J Clin Sleep Med</w:t>
      </w:r>
      <w:r w:rsidRPr="00492A64">
        <w:rPr>
          <w:sz w:val="12"/>
          <w:szCs w:val="16"/>
        </w:rPr>
        <w:t>, vol. 3, no. 2, pp. 121–131, 2007.</w:t>
      </w:r>
    </w:p>
    <w:p w14:paraId="51EB69B1" w14:textId="77777777" w:rsidR="00431D49" w:rsidRPr="00492A64" w:rsidRDefault="00431D49" w:rsidP="00431D49">
      <w:pPr>
        <w:pStyle w:val="Bibliography"/>
        <w:rPr>
          <w:sz w:val="12"/>
          <w:szCs w:val="16"/>
        </w:rPr>
      </w:pPr>
      <w:r w:rsidRPr="00492A64">
        <w:rPr>
          <w:sz w:val="12"/>
          <w:szCs w:val="16"/>
        </w:rPr>
        <w:t>[8]</w:t>
      </w:r>
      <w:r w:rsidRPr="00492A64">
        <w:rPr>
          <w:sz w:val="12"/>
          <w:szCs w:val="16"/>
        </w:rPr>
        <w:tab/>
        <w:t xml:space="preserve">J. Barrett, L. Lack, and M. Morris, ‘The sleep-evoked decrease of body temperature’, </w:t>
      </w:r>
      <w:r w:rsidRPr="00492A64">
        <w:rPr>
          <w:i/>
          <w:iCs/>
          <w:sz w:val="12"/>
          <w:szCs w:val="16"/>
        </w:rPr>
        <w:t>Sleep</w:t>
      </w:r>
      <w:r w:rsidRPr="00492A64">
        <w:rPr>
          <w:sz w:val="12"/>
          <w:szCs w:val="16"/>
        </w:rPr>
        <w:t>, vol. 16, no. 2, pp. 93–99, Feb. 1993.</w:t>
      </w:r>
    </w:p>
    <w:p w14:paraId="4F427FE5" w14:textId="77777777" w:rsidR="00431D49" w:rsidRPr="00492A64" w:rsidRDefault="00431D49" w:rsidP="00431D49">
      <w:pPr>
        <w:pStyle w:val="Bibliography"/>
        <w:rPr>
          <w:sz w:val="12"/>
          <w:szCs w:val="16"/>
        </w:rPr>
      </w:pPr>
      <w:r w:rsidRPr="00492A64">
        <w:rPr>
          <w:sz w:val="12"/>
          <w:szCs w:val="16"/>
        </w:rPr>
        <w:t>[9]</w:t>
      </w:r>
      <w:r w:rsidRPr="00492A64">
        <w:rPr>
          <w:sz w:val="12"/>
          <w:szCs w:val="16"/>
        </w:rPr>
        <w:tab/>
        <w:t xml:space="preserve">K. Kräuchi, C. Cajochen, E. Werth, and A. Wirz-Justice, ‘Functional link between distal vasodilation and sleep-onset latency?’, </w:t>
      </w:r>
      <w:r w:rsidRPr="00492A64">
        <w:rPr>
          <w:i/>
          <w:iCs/>
          <w:sz w:val="12"/>
          <w:szCs w:val="16"/>
        </w:rPr>
        <w:t>Am. J. Physiol. Regul. Integr. Comp. Physiol.</w:t>
      </w:r>
      <w:r w:rsidRPr="00492A64">
        <w:rPr>
          <w:sz w:val="12"/>
          <w:szCs w:val="16"/>
        </w:rPr>
        <w:t>, vol. 278, no. 3, pp. R741-748, Mar. 2000.</w:t>
      </w:r>
    </w:p>
    <w:p w14:paraId="453150CE" w14:textId="77777777" w:rsidR="00431D49" w:rsidRPr="00492A64" w:rsidRDefault="00431D49" w:rsidP="00431D49">
      <w:pPr>
        <w:pStyle w:val="Bibliography"/>
        <w:rPr>
          <w:sz w:val="12"/>
          <w:szCs w:val="16"/>
        </w:rPr>
      </w:pPr>
      <w:r w:rsidRPr="00492A64">
        <w:rPr>
          <w:sz w:val="12"/>
          <w:szCs w:val="16"/>
        </w:rPr>
        <w:t>[10]</w:t>
      </w:r>
      <w:r w:rsidRPr="00492A64">
        <w:rPr>
          <w:sz w:val="12"/>
          <w:szCs w:val="16"/>
        </w:rPr>
        <w:tab/>
        <w:t xml:space="preserve">‘Acute finger temperature changes preceding sleep onsets over a 45-h period (PDF Download Available)’, </w:t>
      </w:r>
      <w:r w:rsidRPr="00492A64">
        <w:rPr>
          <w:i/>
          <w:iCs/>
          <w:sz w:val="12"/>
          <w:szCs w:val="16"/>
        </w:rPr>
        <w:t>ResearchGate</w:t>
      </w:r>
      <w:r w:rsidRPr="00492A64">
        <w:rPr>
          <w:sz w:val="12"/>
          <w:szCs w:val="16"/>
        </w:rPr>
        <w:t>.</w:t>
      </w:r>
    </w:p>
    <w:p w14:paraId="0FF5B5CC" w14:textId="77777777" w:rsidR="00431D49" w:rsidRPr="00492A64" w:rsidRDefault="00431D49" w:rsidP="00431D49">
      <w:pPr>
        <w:pStyle w:val="Bibliography"/>
        <w:rPr>
          <w:sz w:val="12"/>
          <w:szCs w:val="16"/>
        </w:rPr>
      </w:pPr>
      <w:r w:rsidRPr="00492A64">
        <w:rPr>
          <w:sz w:val="12"/>
          <w:szCs w:val="16"/>
        </w:rPr>
        <w:t>[11]</w:t>
      </w:r>
      <w:r w:rsidRPr="00492A64">
        <w:rPr>
          <w:sz w:val="12"/>
          <w:szCs w:val="16"/>
        </w:rPr>
        <w:tab/>
        <w:t xml:space="preserve">E. J. W. Van Someren, ‘Mechanisms and functions of coupling between sleep and temperature rhythms’, </w:t>
      </w:r>
      <w:r w:rsidRPr="00492A64">
        <w:rPr>
          <w:i/>
          <w:iCs/>
          <w:sz w:val="12"/>
          <w:szCs w:val="16"/>
        </w:rPr>
        <w:t>Prog. Brain Res.</w:t>
      </w:r>
      <w:r w:rsidRPr="00492A64">
        <w:rPr>
          <w:sz w:val="12"/>
          <w:szCs w:val="16"/>
        </w:rPr>
        <w:t>, vol. 153, pp. 309–324, 2006.</w:t>
      </w:r>
    </w:p>
    <w:p w14:paraId="604C071C" w14:textId="77777777" w:rsidR="00431D49" w:rsidRPr="00492A64" w:rsidRDefault="00431D49" w:rsidP="00431D49">
      <w:pPr>
        <w:pStyle w:val="Bibliography"/>
        <w:rPr>
          <w:sz w:val="12"/>
          <w:szCs w:val="16"/>
        </w:rPr>
      </w:pPr>
      <w:r w:rsidRPr="00492A64">
        <w:rPr>
          <w:sz w:val="12"/>
          <w:szCs w:val="16"/>
        </w:rPr>
        <w:t>[12]</w:t>
      </w:r>
      <w:r w:rsidRPr="00492A64">
        <w:rPr>
          <w:sz w:val="12"/>
          <w:szCs w:val="16"/>
        </w:rPr>
        <w:tab/>
        <w:t xml:space="preserve">‘Effects of mild heat exposure on sleep stages and body temperature in older men’, </w:t>
      </w:r>
      <w:r w:rsidRPr="00492A64">
        <w:rPr>
          <w:i/>
          <w:iCs/>
          <w:sz w:val="12"/>
          <w:szCs w:val="16"/>
        </w:rPr>
        <w:t>ResearchGate</w:t>
      </w:r>
      <w:r w:rsidRPr="00492A64">
        <w:rPr>
          <w:sz w:val="12"/>
          <w:szCs w:val="16"/>
        </w:rPr>
        <w:t>.</w:t>
      </w:r>
    </w:p>
    <w:p w14:paraId="5FB99942" w14:textId="77777777" w:rsidR="00431D49" w:rsidRPr="00492A64" w:rsidRDefault="00431D49" w:rsidP="00431D49">
      <w:pPr>
        <w:pStyle w:val="Bibliography"/>
        <w:rPr>
          <w:sz w:val="12"/>
          <w:szCs w:val="16"/>
        </w:rPr>
      </w:pPr>
      <w:r w:rsidRPr="00492A64">
        <w:rPr>
          <w:sz w:val="12"/>
          <w:szCs w:val="16"/>
        </w:rPr>
        <w:t>[13]</w:t>
      </w:r>
      <w:r w:rsidRPr="00492A64">
        <w:rPr>
          <w:sz w:val="12"/>
          <w:szCs w:val="16"/>
        </w:rPr>
        <w:tab/>
        <w:t xml:space="preserve">R. D. Ogilvie, ‘The process of falling asleep’, </w:t>
      </w:r>
      <w:r w:rsidRPr="00492A64">
        <w:rPr>
          <w:i/>
          <w:iCs/>
          <w:sz w:val="12"/>
          <w:szCs w:val="16"/>
        </w:rPr>
        <w:t>Sleep Med. Rev.</w:t>
      </w:r>
      <w:r w:rsidRPr="00492A64">
        <w:rPr>
          <w:sz w:val="12"/>
          <w:szCs w:val="16"/>
        </w:rPr>
        <w:t>, vol. 5, no. 3, pp. 247–270, Jun. 2001.</w:t>
      </w:r>
    </w:p>
    <w:p w14:paraId="6E395BE1" w14:textId="77777777" w:rsidR="00431D49" w:rsidRPr="00492A64" w:rsidRDefault="00431D49" w:rsidP="00431D49">
      <w:pPr>
        <w:pStyle w:val="Bibliography"/>
        <w:rPr>
          <w:sz w:val="12"/>
          <w:szCs w:val="16"/>
        </w:rPr>
      </w:pPr>
      <w:r w:rsidRPr="00492A64">
        <w:rPr>
          <w:sz w:val="12"/>
          <w:szCs w:val="16"/>
        </w:rPr>
        <w:t>[14]</w:t>
      </w:r>
      <w:r w:rsidRPr="00492A64">
        <w:rPr>
          <w:sz w:val="12"/>
          <w:szCs w:val="16"/>
        </w:rPr>
        <w:tab/>
        <w:t xml:space="preserve">V. K. Somers, M. E. Dyken, A. L. Mark, and F. M. Abboud, ‘Sympathetic-nerve activity during sleep in normal subjects’, </w:t>
      </w:r>
      <w:r w:rsidRPr="00492A64">
        <w:rPr>
          <w:i/>
          <w:iCs/>
          <w:sz w:val="12"/>
          <w:szCs w:val="16"/>
        </w:rPr>
        <w:t>N. Engl. J. Med.</w:t>
      </w:r>
      <w:r w:rsidRPr="00492A64">
        <w:rPr>
          <w:sz w:val="12"/>
          <w:szCs w:val="16"/>
        </w:rPr>
        <w:t>, vol. 328, no. 5, pp. 303–307, Feb. 1993.</w:t>
      </w:r>
    </w:p>
    <w:p w14:paraId="2986BDF3" w14:textId="77777777" w:rsidR="00431D49" w:rsidRPr="00492A64" w:rsidRDefault="00431D49" w:rsidP="00431D49">
      <w:pPr>
        <w:pStyle w:val="Bibliography"/>
        <w:rPr>
          <w:sz w:val="12"/>
          <w:szCs w:val="16"/>
        </w:rPr>
      </w:pPr>
      <w:r w:rsidRPr="00492A64">
        <w:rPr>
          <w:sz w:val="12"/>
          <w:szCs w:val="16"/>
        </w:rPr>
        <w:t>[15]</w:t>
      </w:r>
      <w:r w:rsidRPr="00492A64">
        <w:rPr>
          <w:sz w:val="12"/>
          <w:szCs w:val="16"/>
        </w:rPr>
        <w:tab/>
        <w:t>Gonzalo Bailador del Pozo and Ignacio Mendizabal Vázquez (UPM), Carmen Sánchez Ávila (UPM), Javier Guerra Casanova (UPM), Miguel Arriaga Gómez (UPM), Lino García Morales, ‘D4.1 State of the Art -Wearable Sensors’. Data-as-a-service platform for healthy lifestyle and preventive medicine.</w:t>
      </w:r>
    </w:p>
    <w:p w14:paraId="3131ECD1" w14:textId="77777777" w:rsidR="00431D49" w:rsidRPr="00492A64" w:rsidRDefault="00431D49" w:rsidP="00431D49">
      <w:pPr>
        <w:pStyle w:val="Bibliography"/>
        <w:rPr>
          <w:sz w:val="12"/>
          <w:szCs w:val="16"/>
        </w:rPr>
      </w:pPr>
      <w:r w:rsidRPr="00492A64">
        <w:rPr>
          <w:sz w:val="12"/>
          <w:szCs w:val="16"/>
        </w:rPr>
        <w:t>[16]</w:t>
      </w:r>
      <w:r w:rsidRPr="00492A64">
        <w:rPr>
          <w:sz w:val="12"/>
          <w:szCs w:val="16"/>
        </w:rPr>
        <w:tab/>
        <w:t xml:space="preserve">‘Real-time physiological signals - E4 EDA/GSR sensor’, </w:t>
      </w:r>
      <w:r w:rsidRPr="00492A64">
        <w:rPr>
          <w:i/>
          <w:iCs/>
          <w:sz w:val="12"/>
          <w:szCs w:val="16"/>
        </w:rPr>
        <w:t>Empatica</w:t>
      </w:r>
      <w:r w:rsidRPr="00492A64">
        <w:rPr>
          <w:sz w:val="12"/>
          <w:szCs w:val="16"/>
        </w:rPr>
        <w:t>. [Online]. Available: https://www.empatica.com/e4-wristband. [Accessed: 24-Feb-2017].</w:t>
      </w:r>
    </w:p>
    <w:p w14:paraId="6356EA16" w14:textId="77777777" w:rsidR="00431D49" w:rsidRPr="00492A64" w:rsidRDefault="00431D49" w:rsidP="00431D49">
      <w:pPr>
        <w:pStyle w:val="Bibliography"/>
        <w:rPr>
          <w:sz w:val="12"/>
          <w:szCs w:val="16"/>
        </w:rPr>
      </w:pPr>
      <w:r w:rsidRPr="00492A64">
        <w:rPr>
          <w:sz w:val="12"/>
          <w:szCs w:val="16"/>
        </w:rPr>
        <w:t>[17]</w:t>
      </w:r>
      <w:r w:rsidRPr="00492A64">
        <w:rPr>
          <w:sz w:val="12"/>
          <w:szCs w:val="16"/>
        </w:rPr>
        <w:tab/>
        <w:t xml:space="preserve">R. T. Pivik and K. Busby, ‘Heart rate associated with sleep onset in preadolescents’, </w:t>
      </w:r>
      <w:r w:rsidRPr="00492A64">
        <w:rPr>
          <w:i/>
          <w:iCs/>
          <w:sz w:val="12"/>
          <w:szCs w:val="16"/>
        </w:rPr>
        <w:t>J. Sleep Res.</w:t>
      </w:r>
      <w:r w:rsidRPr="00492A64">
        <w:rPr>
          <w:sz w:val="12"/>
          <w:szCs w:val="16"/>
        </w:rPr>
        <w:t>, vol. 5, no. 1, pp. 33–36, Mar. 1996.</w:t>
      </w:r>
    </w:p>
    <w:p w14:paraId="185F37DE" w14:textId="77777777" w:rsidR="00431D49" w:rsidRPr="00492A64" w:rsidRDefault="00431D49" w:rsidP="00431D49">
      <w:pPr>
        <w:pStyle w:val="Bibliography"/>
        <w:rPr>
          <w:sz w:val="12"/>
          <w:szCs w:val="16"/>
        </w:rPr>
      </w:pPr>
      <w:r w:rsidRPr="00492A64">
        <w:rPr>
          <w:sz w:val="12"/>
          <w:szCs w:val="16"/>
        </w:rPr>
        <w:t>[18]</w:t>
      </w:r>
      <w:r w:rsidRPr="00492A64">
        <w:rPr>
          <w:sz w:val="12"/>
          <w:szCs w:val="16"/>
        </w:rPr>
        <w:tab/>
        <w:t xml:space="preserve">G. Lu and F. Yang, ‘Limitations of oximetry to measure heart rate variability measures’, </w:t>
      </w:r>
      <w:r w:rsidRPr="00492A64">
        <w:rPr>
          <w:i/>
          <w:iCs/>
          <w:sz w:val="12"/>
          <w:szCs w:val="16"/>
        </w:rPr>
        <w:t>Cardiovasc. Eng. Dordr. Neth.</w:t>
      </w:r>
      <w:r w:rsidRPr="00492A64">
        <w:rPr>
          <w:sz w:val="12"/>
          <w:szCs w:val="16"/>
        </w:rPr>
        <w:t>, vol. 9, no. 3, pp. 119–125, Sep. 2009.</w:t>
      </w:r>
    </w:p>
    <w:p w14:paraId="17EF0C61" w14:textId="77777777" w:rsidR="00431D49" w:rsidRPr="00492A64" w:rsidRDefault="00431D49" w:rsidP="00431D49">
      <w:pPr>
        <w:pStyle w:val="Bibliography"/>
        <w:rPr>
          <w:sz w:val="12"/>
          <w:szCs w:val="16"/>
        </w:rPr>
      </w:pPr>
      <w:r w:rsidRPr="00492A64">
        <w:rPr>
          <w:sz w:val="12"/>
          <w:szCs w:val="16"/>
        </w:rPr>
        <w:t>[19]</w:t>
      </w:r>
      <w:r w:rsidRPr="00492A64">
        <w:rPr>
          <w:sz w:val="12"/>
          <w:szCs w:val="16"/>
        </w:rPr>
        <w:tab/>
        <w:t xml:space="preserve">D. J. Choi, M. S. Choi, and S. J. Kang, ‘A wearable device platform for the estimation of sleep quality using simultaneously motion tracking and pulse oximetry’, in </w:t>
      </w:r>
      <w:r w:rsidRPr="00492A64">
        <w:rPr>
          <w:i/>
          <w:iCs/>
          <w:sz w:val="12"/>
          <w:szCs w:val="16"/>
        </w:rPr>
        <w:t>2016 IEEE International Conference on Consumer Electronics (ICCE)</w:t>
      </w:r>
      <w:r w:rsidRPr="00492A64">
        <w:rPr>
          <w:sz w:val="12"/>
          <w:szCs w:val="16"/>
        </w:rPr>
        <w:t>, 2016, pp. 49–50.</w:t>
      </w:r>
    </w:p>
    <w:p w14:paraId="48BA98B7" w14:textId="77777777" w:rsidR="00431D49" w:rsidRPr="00492A64" w:rsidRDefault="00431D49" w:rsidP="00431D49">
      <w:pPr>
        <w:pStyle w:val="Bibliography"/>
        <w:rPr>
          <w:sz w:val="12"/>
          <w:szCs w:val="16"/>
        </w:rPr>
      </w:pPr>
      <w:r w:rsidRPr="00492A64">
        <w:rPr>
          <w:sz w:val="12"/>
          <w:szCs w:val="16"/>
        </w:rPr>
        <w:t>[20]</w:t>
      </w:r>
      <w:r w:rsidRPr="00492A64">
        <w:rPr>
          <w:sz w:val="12"/>
          <w:szCs w:val="16"/>
        </w:rPr>
        <w:tab/>
        <w:t xml:space="preserve">H. W. Tseng, C. D. Huang, L. Y. Yen, T. W. Lin, Y. W. Lee, and Y. L. Chen, ‘A method of measuring sleep quality by using PPG’, in </w:t>
      </w:r>
      <w:r w:rsidRPr="00492A64">
        <w:rPr>
          <w:i/>
          <w:iCs/>
          <w:sz w:val="12"/>
          <w:szCs w:val="16"/>
        </w:rPr>
        <w:t>2016 IEEE International Conference on Consumer Electronics-Taiwan (ICCE-TW)</w:t>
      </w:r>
      <w:r w:rsidRPr="00492A64">
        <w:rPr>
          <w:sz w:val="12"/>
          <w:szCs w:val="16"/>
        </w:rPr>
        <w:t>, 2016, pp. 1–2.</w:t>
      </w:r>
    </w:p>
    <w:p w14:paraId="39817627" w14:textId="77777777" w:rsidR="00431D49" w:rsidRPr="00492A64" w:rsidRDefault="00431D49" w:rsidP="00431D49">
      <w:pPr>
        <w:pStyle w:val="Bibliography"/>
        <w:rPr>
          <w:sz w:val="12"/>
          <w:szCs w:val="16"/>
        </w:rPr>
      </w:pPr>
      <w:r w:rsidRPr="00492A64">
        <w:rPr>
          <w:sz w:val="12"/>
          <w:szCs w:val="16"/>
        </w:rPr>
        <w:t>[21]</w:t>
      </w:r>
      <w:r w:rsidRPr="00492A64">
        <w:rPr>
          <w:sz w:val="12"/>
          <w:szCs w:val="16"/>
        </w:rPr>
        <w:tab/>
        <w:t xml:space="preserve">E. Vanoli, P. B. Adamson,  null Ba-Lin, G. D. Pinna, R. Lazzara, and W. C. Orr, ‘Heart rate variability during specific sleep stages. A comparison of healthy subjects with patients after myocardial infarction’, </w:t>
      </w:r>
      <w:r w:rsidRPr="00492A64">
        <w:rPr>
          <w:i/>
          <w:iCs/>
          <w:sz w:val="12"/>
          <w:szCs w:val="16"/>
        </w:rPr>
        <w:t>Circulation</w:t>
      </w:r>
      <w:r w:rsidRPr="00492A64">
        <w:rPr>
          <w:sz w:val="12"/>
          <w:szCs w:val="16"/>
        </w:rPr>
        <w:t>, vol. 91, no. 7, pp. 1918–1922, Apr. 1995.</w:t>
      </w:r>
    </w:p>
    <w:p w14:paraId="369E8F8F" w14:textId="77777777" w:rsidR="00431D49" w:rsidRPr="00492A64" w:rsidRDefault="00431D49" w:rsidP="00431D49">
      <w:pPr>
        <w:pStyle w:val="Bibliography"/>
        <w:rPr>
          <w:sz w:val="12"/>
          <w:szCs w:val="16"/>
        </w:rPr>
      </w:pPr>
      <w:r w:rsidRPr="00492A64">
        <w:rPr>
          <w:sz w:val="12"/>
          <w:szCs w:val="16"/>
        </w:rPr>
        <w:t>[22]</w:t>
      </w:r>
      <w:r w:rsidRPr="00492A64">
        <w:rPr>
          <w:sz w:val="12"/>
          <w:szCs w:val="16"/>
        </w:rPr>
        <w:tab/>
        <w:t xml:space="preserve">R. L. Burr, ‘Interpretation of normalized spectral heart rate variability indices in sleep research: a critical review’, </w:t>
      </w:r>
      <w:r w:rsidRPr="00492A64">
        <w:rPr>
          <w:i/>
          <w:iCs/>
          <w:sz w:val="12"/>
          <w:szCs w:val="16"/>
        </w:rPr>
        <w:t>Sleep</w:t>
      </w:r>
      <w:r w:rsidRPr="00492A64">
        <w:rPr>
          <w:sz w:val="12"/>
          <w:szCs w:val="16"/>
        </w:rPr>
        <w:t>, vol. 30, no. 7, pp. 913–919, Jul. 2007.</w:t>
      </w:r>
    </w:p>
    <w:p w14:paraId="7BF62F2C" w14:textId="77777777" w:rsidR="00431D49" w:rsidRPr="00492A64" w:rsidRDefault="00431D49" w:rsidP="00431D49">
      <w:pPr>
        <w:pStyle w:val="Bibliography"/>
        <w:rPr>
          <w:sz w:val="12"/>
          <w:szCs w:val="16"/>
        </w:rPr>
      </w:pPr>
      <w:r w:rsidRPr="00492A64">
        <w:rPr>
          <w:sz w:val="12"/>
          <w:szCs w:val="16"/>
        </w:rPr>
        <w:t>[23]</w:t>
      </w:r>
      <w:r w:rsidRPr="00492A64">
        <w:rPr>
          <w:sz w:val="12"/>
          <w:szCs w:val="16"/>
        </w:rPr>
        <w:tab/>
        <w:t xml:space="preserve">S. Telser, M. Staudacher, Y. Ploner, A. Amann, H. Hinterhuber, and M. Ritsch-Marte, ‘Can one detect sleep stage transitions for on-line sleep scoring by monitoring the heart rate variability?’, </w:t>
      </w:r>
      <w:r w:rsidRPr="00492A64">
        <w:rPr>
          <w:i/>
          <w:iCs/>
          <w:sz w:val="12"/>
          <w:szCs w:val="16"/>
        </w:rPr>
        <w:t>Somnologie - Schlafforschung Schlafmed.</w:t>
      </w:r>
      <w:r w:rsidRPr="00492A64">
        <w:rPr>
          <w:sz w:val="12"/>
          <w:szCs w:val="16"/>
        </w:rPr>
        <w:t>, vol. 8, no. 2, pp. 33–41, Jun. 2004.</w:t>
      </w:r>
    </w:p>
    <w:p w14:paraId="2E7C9D1A" w14:textId="77777777" w:rsidR="00431D49" w:rsidRPr="00492A64" w:rsidRDefault="00431D49" w:rsidP="00431D49">
      <w:pPr>
        <w:pStyle w:val="Bibliography"/>
        <w:rPr>
          <w:sz w:val="12"/>
          <w:szCs w:val="16"/>
        </w:rPr>
      </w:pPr>
      <w:r w:rsidRPr="00492A64">
        <w:rPr>
          <w:sz w:val="12"/>
          <w:szCs w:val="16"/>
        </w:rPr>
        <w:t>[24]</w:t>
      </w:r>
      <w:r w:rsidRPr="00492A64">
        <w:rPr>
          <w:sz w:val="12"/>
          <w:szCs w:val="16"/>
        </w:rPr>
        <w:tab/>
        <w:t xml:space="preserve">S. J. Redmond and C. Heneghan, ‘Cardiorespiratory-based sleep staging in subjects with obstructive sleep apnea’, </w:t>
      </w:r>
      <w:r w:rsidRPr="00492A64">
        <w:rPr>
          <w:i/>
          <w:iCs/>
          <w:sz w:val="12"/>
          <w:szCs w:val="16"/>
        </w:rPr>
        <w:t>IEEE Trans. Biomed. Eng.</w:t>
      </w:r>
      <w:r w:rsidRPr="00492A64">
        <w:rPr>
          <w:sz w:val="12"/>
          <w:szCs w:val="16"/>
        </w:rPr>
        <w:t>, vol. 53, no. 3, pp. 485–496, Mar. 2006.</w:t>
      </w:r>
    </w:p>
    <w:p w14:paraId="7DA3BA7E" w14:textId="77777777" w:rsidR="00431D49" w:rsidRPr="00492A64" w:rsidRDefault="00431D49" w:rsidP="00431D49">
      <w:pPr>
        <w:pStyle w:val="Bibliography"/>
        <w:rPr>
          <w:sz w:val="12"/>
          <w:szCs w:val="16"/>
        </w:rPr>
      </w:pPr>
      <w:r w:rsidRPr="00492A64">
        <w:rPr>
          <w:sz w:val="12"/>
          <w:szCs w:val="16"/>
        </w:rPr>
        <w:t>[25]</w:t>
      </w:r>
      <w:r w:rsidRPr="00492A64">
        <w:rPr>
          <w:sz w:val="12"/>
          <w:szCs w:val="16"/>
        </w:rPr>
        <w:tab/>
        <w:t xml:space="preserve">‘Heart rate variability: standards of measurement, physiological interpretation and clinical use. Task Force of the European Society of Cardiology and the North American Society of Pacing and Electrophysiology’, </w:t>
      </w:r>
      <w:r w:rsidRPr="00492A64">
        <w:rPr>
          <w:i/>
          <w:iCs/>
          <w:sz w:val="12"/>
          <w:szCs w:val="16"/>
        </w:rPr>
        <w:t>Circulation</w:t>
      </w:r>
      <w:r w:rsidRPr="00492A64">
        <w:rPr>
          <w:sz w:val="12"/>
          <w:szCs w:val="16"/>
        </w:rPr>
        <w:t>, vol. 93, no. 5, pp. 1043–1065, Mar. 1996.</w:t>
      </w:r>
    </w:p>
    <w:p w14:paraId="0D3681FE" w14:textId="77777777" w:rsidR="00431D49" w:rsidRPr="00492A64" w:rsidRDefault="00431D49" w:rsidP="00431D49">
      <w:pPr>
        <w:pStyle w:val="Bibliography"/>
        <w:rPr>
          <w:sz w:val="12"/>
          <w:szCs w:val="16"/>
        </w:rPr>
      </w:pPr>
      <w:r w:rsidRPr="00492A64">
        <w:rPr>
          <w:sz w:val="12"/>
          <w:szCs w:val="16"/>
        </w:rPr>
        <w:t>[26]</w:t>
      </w:r>
      <w:r w:rsidRPr="00492A64">
        <w:rPr>
          <w:sz w:val="12"/>
          <w:szCs w:val="16"/>
        </w:rPr>
        <w:tab/>
        <w:t xml:space="preserve">J. B. Webster, D. F. Kripke, S. Messin, D. J. Mullaney, and G. Wyborney, ‘An activity-based sleep monitor system for ambulatory use’, </w:t>
      </w:r>
      <w:r w:rsidRPr="00492A64">
        <w:rPr>
          <w:i/>
          <w:iCs/>
          <w:sz w:val="12"/>
          <w:szCs w:val="16"/>
        </w:rPr>
        <w:t>Sleep</w:t>
      </w:r>
      <w:r w:rsidRPr="00492A64">
        <w:rPr>
          <w:sz w:val="12"/>
          <w:szCs w:val="16"/>
        </w:rPr>
        <w:t>, vol. 5, no. 4, pp. 389–399, 1982.</w:t>
      </w:r>
    </w:p>
    <w:p w14:paraId="7F259774" w14:textId="77777777" w:rsidR="00431D49" w:rsidRPr="00492A64" w:rsidRDefault="00431D49" w:rsidP="00431D49">
      <w:pPr>
        <w:pStyle w:val="Bibliography"/>
        <w:rPr>
          <w:sz w:val="12"/>
          <w:szCs w:val="16"/>
        </w:rPr>
      </w:pPr>
      <w:r w:rsidRPr="00492A64">
        <w:rPr>
          <w:sz w:val="12"/>
          <w:szCs w:val="16"/>
        </w:rPr>
        <w:t>[27]</w:t>
      </w:r>
      <w:r w:rsidRPr="00492A64">
        <w:rPr>
          <w:sz w:val="12"/>
          <w:szCs w:val="16"/>
        </w:rPr>
        <w:tab/>
        <w:t xml:space="preserve">C. Rj, K. Df, G. W, M. Dj, and G. Jc, ‘Automatic sleep/wake identification from wrist activity.’, </w:t>
      </w:r>
      <w:r w:rsidRPr="00492A64">
        <w:rPr>
          <w:i/>
          <w:iCs/>
          <w:sz w:val="12"/>
          <w:szCs w:val="16"/>
        </w:rPr>
        <w:t>Sleep</w:t>
      </w:r>
      <w:r w:rsidRPr="00492A64">
        <w:rPr>
          <w:sz w:val="12"/>
          <w:szCs w:val="16"/>
        </w:rPr>
        <w:t>, vol. 15, no. 5, pp. 461–469, Oct. 1992.</w:t>
      </w:r>
    </w:p>
    <w:p w14:paraId="60304775" w14:textId="77777777" w:rsidR="00431D49" w:rsidRPr="00492A64" w:rsidRDefault="00431D49" w:rsidP="00431D49">
      <w:pPr>
        <w:pStyle w:val="Bibliography"/>
        <w:rPr>
          <w:sz w:val="12"/>
          <w:szCs w:val="16"/>
        </w:rPr>
      </w:pPr>
      <w:r w:rsidRPr="00492A64">
        <w:rPr>
          <w:sz w:val="12"/>
          <w:szCs w:val="16"/>
        </w:rPr>
        <w:t>[28]</w:t>
      </w:r>
      <w:r w:rsidRPr="00492A64">
        <w:rPr>
          <w:sz w:val="12"/>
          <w:szCs w:val="16"/>
        </w:rPr>
        <w:tab/>
        <w:t xml:space="preserve">H. J. Burgess, A. L. Holmes, and D. Dawson, ‘The relationship between slow-wave activity, body temperature, and cardiac activity during nighttime sleep’, </w:t>
      </w:r>
      <w:r w:rsidRPr="00492A64">
        <w:rPr>
          <w:i/>
          <w:iCs/>
          <w:sz w:val="12"/>
          <w:szCs w:val="16"/>
        </w:rPr>
        <w:t>Sleep</w:t>
      </w:r>
      <w:r w:rsidRPr="00492A64">
        <w:rPr>
          <w:sz w:val="12"/>
          <w:szCs w:val="16"/>
        </w:rPr>
        <w:t>, vol. 24, pp. 343–349, 2001.</w:t>
      </w:r>
    </w:p>
    <w:p w14:paraId="37323955" w14:textId="77777777" w:rsidR="00431D49" w:rsidRPr="00492A64" w:rsidRDefault="00431D49" w:rsidP="00431D49">
      <w:pPr>
        <w:pStyle w:val="Bibliography"/>
        <w:rPr>
          <w:sz w:val="12"/>
          <w:szCs w:val="16"/>
        </w:rPr>
      </w:pPr>
      <w:r w:rsidRPr="00492A64">
        <w:rPr>
          <w:sz w:val="12"/>
          <w:szCs w:val="16"/>
        </w:rPr>
        <w:t>[29]</w:t>
      </w:r>
      <w:r w:rsidRPr="00492A64">
        <w:rPr>
          <w:sz w:val="12"/>
          <w:szCs w:val="16"/>
        </w:rPr>
        <w:tab/>
        <w:t xml:space="preserve">M. Malik, ‘Heart rate variability’, </w:t>
      </w:r>
      <w:r w:rsidRPr="00492A64">
        <w:rPr>
          <w:i/>
          <w:iCs/>
          <w:sz w:val="12"/>
          <w:szCs w:val="16"/>
        </w:rPr>
        <w:t>Ann. Noninvasive Electrocardiol.</w:t>
      </w:r>
      <w:r w:rsidRPr="00492A64">
        <w:rPr>
          <w:sz w:val="12"/>
          <w:szCs w:val="16"/>
        </w:rPr>
        <w:t>, vol. 1, no. 2, pp. 151–181, 1996.</w:t>
      </w:r>
    </w:p>
    <w:p w14:paraId="1CCE45F3" w14:textId="77777777" w:rsidR="00431D49" w:rsidRPr="00492A64" w:rsidRDefault="00431D49" w:rsidP="00431D49">
      <w:pPr>
        <w:pStyle w:val="Bibliography"/>
        <w:rPr>
          <w:sz w:val="12"/>
          <w:szCs w:val="16"/>
        </w:rPr>
      </w:pPr>
      <w:r w:rsidRPr="00492A64">
        <w:rPr>
          <w:sz w:val="12"/>
          <w:szCs w:val="16"/>
        </w:rPr>
        <w:t>[30]</w:t>
      </w:r>
      <w:r w:rsidRPr="00492A64">
        <w:rPr>
          <w:sz w:val="12"/>
          <w:szCs w:val="16"/>
        </w:rPr>
        <w:tab/>
        <w:t xml:space="preserve">J. W. Mold, J. H. Woolley, and Z. Nagykaldi, ‘Associations between night sweats and other sleep disturbances: An OKPRN study’, </w:t>
      </w:r>
      <w:r w:rsidRPr="00492A64">
        <w:rPr>
          <w:i/>
          <w:iCs/>
          <w:sz w:val="12"/>
          <w:szCs w:val="16"/>
        </w:rPr>
        <w:t>Ann. Fam. Med.</w:t>
      </w:r>
      <w:r w:rsidRPr="00492A64">
        <w:rPr>
          <w:sz w:val="12"/>
          <w:szCs w:val="16"/>
        </w:rPr>
        <w:t>, vol. 4, no. 5, pp. 423–426, Oct. 2006.</w:t>
      </w:r>
    </w:p>
    <w:p w14:paraId="305E4D7A" w14:textId="77777777" w:rsidR="00431D49" w:rsidRPr="00492A64" w:rsidRDefault="00431D49" w:rsidP="00431D49">
      <w:pPr>
        <w:pStyle w:val="Bibliography"/>
        <w:rPr>
          <w:sz w:val="12"/>
          <w:szCs w:val="16"/>
        </w:rPr>
      </w:pPr>
      <w:r w:rsidRPr="00492A64">
        <w:rPr>
          <w:sz w:val="12"/>
          <w:szCs w:val="16"/>
        </w:rPr>
        <w:t>[31]</w:t>
      </w:r>
      <w:r w:rsidRPr="00492A64">
        <w:rPr>
          <w:sz w:val="12"/>
          <w:szCs w:val="16"/>
        </w:rPr>
        <w:tab/>
        <w:t xml:space="preserve">A. Sadeh, K. M. Sharkey, and M. A. Carskadon, ‘Activity-based sleep-wake identification: an empirical test of methodological issues’, </w:t>
      </w:r>
      <w:r w:rsidRPr="00492A64">
        <w:rPr>
          <w:i/>
          <w:iCs/>
          <w:sz w:val="12"/>
          <w:szCs w:val="16"/>
        </w:rPr>
        <w:t>Sleep</w:t>
      </w:r>
      <w:r w:rsidRPr="00492A64">
        <w:rPr>
          <w:sz w:val="12"/>
          <w:szCs w:val="16"/>
        </w:rPr>
        <w:t>, vol. 17, no. 3, pp. 201–207, Apr. 1994.</w:t>
      </w:r>
    </w:p>
    <w:p w14:paraId="2CCEFEC3" w14:textId="77777777" w:rsidR="00431D49" w:rsidRPr="00492A64" w:rsidRDefault="00431D49" w:rsidP="00431D49">
      <w:pPr>
        <w:pStyle w:val="Bibliography"/>
        <w:rPr>
          <w:sz w:val="12"/>
          <w:szCs w:val="16"/>
        </w:rPr>
      </w:pPr>
      <w:r w:rsidRPr="00492A64">
        <w:rPr>
          <w:sz w:val="12"/>
          <w:szCs w:val="16"/>
        </w:rPr>
        <w:t>[32]</w:t>
      </w:r>
      <w:r w:rsidRPr="00492A64">
        <w:rPr>
          <w:sz w:val="12"/>
          <w:szCs w:val="16"/>
        </w:rPr>
        <w:tab/>
        <w:t xml:space="preserve">‘What is SaaS’, </w:t>
      </w:r>
      <w:r w:rsidRPr="00492A64">
        <w:rPr>
          <w:i/>
          <w:iCs/>
          <w:sz w:val="12"/>
          <w:szCs w:val="16"/>
        </w:rPr>
        <w:t>Interoute</w:t>
      </w:r>
      <w:r w:rsidRPr="00492A64">
        <w:rPr>
          <w:sz w:val="12"/>
          <w:szCs w:val="16"/>
        </w:rPr>
        <w:t>, 01-Mar-2017. [Online]. Available: http://www.interoute.com/what-saas. [Accessed: 19-Mar-2017].</w:t>
      </w:r>
    </w:p>
    <w:p w14:paraId="1C105695" w14:textId="77777777" w:rsidR="00431D49" w:rsidRPr="00492A64" w:rsidRDefault="00431D49" w:rsidP="00431D49">
      <w:pPr>
        <w:pStyle w:val="Bibliography"/>
        <w:rPr>
          <w:sz w:val="12"/>
          <w:szCs w:val="16"/>
        </w:rPr>
      </w:pPr>
      <w:r w:rsidRPr="00492A64">
        <w:rPr>
          <w:sz w:val="12"/>
          <w:szCs w:val="16"/>
        </w:rPr>
        <w:t>[33]</w:t>
      </w:r>
      <w:r w:rsidRPr="00492A64">
        <w:rPr>
          <w:sz w:val="12"/>
          <w:szCs w:val="16"/>
        </w:rPr>
        <w:tab/>
        <w:t xml:space="preserve">J. P. • M. 30 and 2016, ‘Top 25 Most Popular SaaS, Cloud Applications for Business’, </w:t>
      </w:r>
      <w:r w:rsidRPr="00492A64">
        <w:rPr>
          <w:i/>
          <w:iCs/>
          <w:sz w:val="12"/>
          <w:szCs w:val="16"/>
        </w:rPr>
        <w:t>ChannelE2E</w:t>
      </w:r>
      <w:r w:rsidRPr="00492A64">
        <w:rPr>
          <w:sz w:val="12"/>
          <w:szCs w:val="16"/>
        </w:rPr>
        <w:t>, 30-Mar-2016. [Online]. Available: https://www.channele2e.com/2016/03/30/top-25-most-popular-saas-and-cloud-applications/. [Accessed: 19-Mar-2017].</w:t>
      </w:r>
    </w:p>
    <w:p w14:paraId="39D66081" w14:textId="77777777" w:rsidR="00431D49" w:rsidRPr="00492A64" w:rsidRDefault="00431D49" w:rsidP="00431D49">
      <w:pPr>
        <w:pStyle w:val="Bibliography"/>
        <w:rPr>
          <w:sz w:val="12"/>
          <w:szCs w:val="16"/>
        </w:rPr>
      </w:pPr>
      <w:r w:rsidRPr="00492A64">
        <w:rPr>
          <w:sz w:val="12"/>
          <w:szCs w:val="16"/>
        </w:rPr>
        <w:t>[34]</w:t>
      </w:r>
      <w:r w:rsidRPr="00492A64">
        <w:rPr>
          <w:sz w:val="12"/>
          <w:szCs w:val="16"/>
        </w:rPr>
        <w:tab/>
        <w:t xml:space="preserve">A. Heredia, R. Colomo-Palacios, and A. de Amescua, ‘Software Business Models from a Distribution Perspective: A Systematic Mapping Study’, </w:t>
      </w:r>
      <w:r w:rsidRPr="00492A64">
        <w:rPr>
          <w:i/>
          <w:iCs/>
          <w:sz w:val="12"/>
          <w:szCs w:val="16"/>
        </w:rPr>
        <w:t>Procedia Comput. Sci.</w:t>
      </w:r>
      <w:r w:rsidRPr="00492A64">
        <w:rPr>
          <w:sz w:val="12"/>
          <w:szCs w:val="16"/>
        </w:rPr>
        <w:t>, vol. 64, pp. 395–402, Jan. 2015.</w:t>
      </w:r>
    </w:p>
    <w:p w14:paraId="70410E8D" w14:textId="77777777" w:rsidR="00431D49" w:rsidRPr="00492A64" w:rsidRDefault="00431D49" w:rsidP="00431D49">
      <w:pPr>
        <w:pStyle w:val="Bibliography"/>
        <w:rPr>
          <w:sz w:val="12"/>
          <w:szCs w:val="16"/>
        </w:rPr>
      </w:pPr>
      <w:r w:rsidRPr="00492A64">
        <w:rPr>
          <w:sz w:val="12"/>
          <w:szCs w:val="16"/>
        </w:rPr>
        <w:t>[35]</w:t>
      </w:r>
      <w:r w:rsidRPr="00492A64">
        <w:rPr>
          <w:sz w:val="12"/>
          <w:szCs w:val="16"/>
        </w:rPr>
        <w:tab/>
        <w:t xml:space="preserve">‘Weighing the Pros and Cons of a SaaS Solution’, </w:t>
      </w:r>
      <w:r w:rsidRPr="00492A64">
        <w:rPr>
          <w:i/>
          <w:iCs/>
          <w:sz w:val="12"/>
          <w:szCs w:val="16"/>
        </w:rPr>
        <w:t>AT&amp;T Networking Exchange Blog</w:t>
      </w:r>
      <w:r w:rsidRPr="00492A64">
        <w:rPr>
          <w:sz w:val="12"/>
          <w:szCs w:val="16"/>
        </w:rPr>
        <w:t>, 28-Jul-2016. [Online]. Available: https://networkingexchangeblog.att.com/enterprise-business/weighing-pros-cons-saas-solution/. [Accessed: 19-Mar-2017].</w:t>
      </w:r>
    </w:p>
    <w:p w14:paraId="0AD82153" w14:textId="77777777" w:rsidR="00431D49" w:rsidRPr="00492A64" w:rsidRDefault="00431D49" w:rsidP="00431D49">
      <w:pPr>
        <w:pStyle w:val="Bibliography"/>
        <w:rPr>
          <w:sz w:val="12"/>
          <w:szCs w:val="16"/>
        </w:rPr>
      </w:pPr>
      <w:r w:rsidRPr="00492A64">
        <w:rPr>
          <w:sz w:val="12"/>
          <w:szCs w:val="16"/>
        </w:rPr>
        <w:t>[36]</w:t>
      </w:r>
      <w:r w:rsidRPr="00492A64">
        <w:rPr>
          <w:sz w:val="12"/>
          <w:szCs w:val="16"/>
        </w:rPr>
        <w:tab/>
        <w:t>Jeff Huang, ‘Extracting My Data from the Microsoft Band’. [Online]. Available: http://jeffhuang.com/extracting_my_data_from_the_microsoft_band.html.</w:t>
      </w:r>
    </w:p>
    <w:p w14:paraId="2083286C" w14:textId="77777777" w:rsidR="00431D49" w:rsidRPr="00492A64" w:rsidRDefault="00431D49" w:rsidP="00431D49">
      <w:pPr>
        <w:pStyle w:val="Bibliography"/>
        <w:rPr>
          <w:sz w:val="12"/>
          <w:szCs w:val="16"/>
        </w:rPr>
      </w:pPr>
      <w:r w:rsidRPr="00492A64">
        <w:rPr>
          <w:sz w:val="12"/>
          <w:szCs w:val="16"/>
        </w:rPr>
        <w:t>[37]</w:t>
      </w:r>
      <w:r w:rsidRPr="00492A64">
        <w:rPr>
          <w:sz w:val="12"/>
          <w:szCs w:val="16"/>
        </w:rPr>
        <w:tab/>
        <w:t xml:space="preserve">S. Das, ‘Which is Better, PHP or Python? A Developer’s Take’, </w:t>
      </w:r>
      <w:r w:rsidRPr="00492A64">
        <w:rPr>
          <w:i/>
          <w:iCs/>
          <w:sz w:val="12"/>
          <w:szCs w:val="16"/>
        </w:rPr>
        <w:t>LinkedIn Pulse</w:t>
      </w:r>
      <w:r w:rsidRPr="00492A64">
        <w:rPr>
          <w:sz w:val="12"/>
          <w:szCs w:val="16"/>
        </w:rPr>
        <w:t>, 11-Jun-2015. [Online]. Available: https://www.linkedin.com/pulse/which-better-php-python-developers-take-srikrishna-das. [Accessed: 19-Mar-2017].</w:t>
      </w:r>
    </w:p>
    <w:p w14:paraId="62B284B5" w14:textId="77777777" w:rsidR="00431D49" w:rsidRPr="00492A64" w:rsidRDefault="00431D49" w:rsidP="00431D49">
      <w:pPr>
        <w:pStyle w:val="Bibliography"/>
        <w:rPr>
          <w:sz w:val="12"/>
          <w:szCs w:val="16"/>
        </w:rPr>
      </w:pPr>
      <w:r w:rsidRPr="00492A64">
        <w:rPr>
          <w:sz w:val="12"/>
          <w:szCs w:val="16"/>
        </w:rPr>
        <w:t>[38]</w:t>
      </w:r>
      <w:r w:rsidRPr="00492A64">
        <w:rPr>
          <w:sz w:val="12"/>
          <w:szCs w:val="16"/>
        </w:rPr>
        <w:tab/>
        <w:t xml:space="preserve">S. M. Srinivasan and R. S. Sangwan, ‘Web App Security: A Comparison and Categorization of Testing Frameworks’, </w:t>
      </w:r>
      <w:r w:rsidRPr="00492A64">
        <w:rPr>
          <w:i/>
          <w:iCs/>
          <w:sz w:val="12"/>
          <w:szCs w:val="16"/>
        </w:rPr>
        <w:t>IEEE Softw.</w:t>
      </w:r>
      <w:r w:rsidRPr="00492A64">
        <w:rPr>
          <w:sz w:val="12"/>
          <w:szCs w:val="16"/>
        </w:rPr>
        <w:t>, vol. 34, no. 1, pp. 99–102, Jan. 2017.</w:t>
      </w:r>
    </w:p>
    <w:p w14:paraId="759A0CE9" w14:textId="77777777" w:rsidR="00431D49" w:rsidRPr="00492A64" w:rsidRDefault="00431D49" w:rsidP="00431D49">
      <w:pPr>
        <w:pStyle w:val="Bibliography"/>
        <w:rPr>
          <w:sz w:val="12"/>
          <w:szCs w:val="16"/>
        </w:rPr>
      </w:pPr>
      <w:r w:rsidRPr="00492A64">
        <w:rPr>
          <w:sz w:val="12"/>
          <w:szCs w:val="16"/>
        </w:rPr>
        <w:t>[39]</w:t>
      </w:r>
      <w:r w:rsidRPr="00492A64">
        <w:rPr>
          <w:sz w:val="12"/>
          <w:szCs w:val="16"/>
        </w:rPr>
        <w:tab/>
        <w:t>Open Web Application Security Project, ‘OWASP Top 10 - 2013’. OWASP.</w:t>
      </w:r>
    </w:p>
    <w:p w14:paraId="31EE3BD5" w14:textId="77777777" w:rsidR="00431D49" w:rsidRPr="00492A64" w:rsidRDefault="00431D49" w:rsidP="00431D49">
      <w:pPr>
        <w:pStyle w:val="Bibliography"/>
        <w:rPr>
          <w:sz w:val="12"/>
          <w:szCs w:val="16"/>
        </w:rPr>
      </w:pPr>
      <w:r w:rsidRPr="00492A64">
        <w:rPr>
          <w:sz w:val="12"/>
          <w:szCs w:val="16"/>
        </w:rPr>
        <w:t>[40]</w:t>
      </w:r>
      <w:r w:rsidRPr="00492A64">
        <w:rPr>
          <w:sz w:val="12"/>
          <w:szCs w:val="16"/>
        </w:rPr>
        <w:tab/>
        <w:t xml:space="preserve">tutorialspoint.com, ‘SQL RDBMS Concepts’, </w:t>
      </w:r>
      <w:r w:rsidRPr="00492A64">
        <w:rPr>
          <w:i/>
          <w:iCs/>
          <w:sz w:val="12"/>
          <w:szCs w:val="16"/>
        </w:rPr>
        <w:t>www.tutorialspoint.com</w:t>
      </w:r>
      <w:r w:rsidRPr="00492A64">
        <w:rPr>
          <w:sz w:val="12"/>
          <w:szCs w:val="16"/>
        </w:rPr>
        <w:t>. [Online]. Available: https://www.tutorialspoint.com/sql/sql-rdbms-concepts.htm. [Accessed: 19-Mar-2017].</w:t>
      </w:r>
    </w:p>
    <w:p w14:paraId="1B7A3784" w14:textId="77777777" w:rsidR="00431D49" w:rsidRPr="00492A64" w:rsidRDefault="00431D49" w:rsidP="00431D49">
      <w:pPr>
        <w:pStyle w:val="Bibliography"/>
        <w:rPr>
          <w:sz w:val="12"/>
          <w:szCs w:val="16"/>
        </w:rPr>
      </w:pPr>
      <w:r w:rsidRPr="00492A64">
        <w:rPr>
          <w:sz w:val="12"/>
          <w:szCs w:val="16"/>
        </w:rPr>
        <w:t>[41]</w:t>
      </w:r>
      <w:r w:rsidRPr="00492A64">
        <w:rPr>
          <w:sz w:val="12"/>
          <w:szCs w:val="16"/>
        </w:rPr>
        <w:tab/>
        <w:t xml:space="preserve">‘NoSQL Databases Explained’, </w:t>
      </w:r>
      <w:r w:rsidRPr="00492A64">
        <w:rPr>
          <w:i/>
          <w:iCs/>
          <w:sz w:val="12"/>
          <w:szCs w:val="16"/>
        </w:rPr>
        <w:t>MongoDB</w:t>
      </w:r>
      <w:r w:rsidRPr="00492A64">
        <w:rPr>
          <w:sz w:val="12"/>
          <w:szCs w:val="16"/>
        </w:rPr>
        <w:t>. [Online]. Available: https://www.mongodb.com/nosql-explained. [Accessed: 19-Mar-2017].</w:t>
      </w:r>
    </w:p>
    <w:p w14:paraId="3AB09453" w14:textId="77777777" w:rsidR="00431D49" w:rsidRPr="00492A64" w:rsidRDefault="00431D49" w:rsidP="00431D49">
      <w:pPr>
        <w:pStyle w:val="Bibliography"/>
        <w:rPr>
          <w:sz w:val="12"/>
          <w:szCs w:val="16"/>
        </w:rPr>
      </w:pPr>
      <w:r w:rsidRPr="00492A64">
        <w:rPr>
          <w:sz w:val="12"/>
          <w:szCs w:val="16"/>
        </w:rPr>
        <w:t>[42]</w:t>
      </w:r>
      <w:r w:rsidRPr="00492A64">
        <w:rPr>
          <w:sz w:val="12"/>
          <w:szCs w:val="16"/>
        </w:rPr>
        <w:tab/>
        <w:t xml:space="preserve">‘MongoDB at Scale’, </w:t>
      </w:r>
      <w:r w:rsidRPr="00492A64">
        <w:rPr>
          <w:i/>
          <w:iCs/>
          <w:sz w:val="12"/>
          <w:szCs w:val="16"/>
        </w:rPr>
        <w:t>MongoDB</w:t>
      </w:r>
      <w:r w:rsidRPr="00492A64">
        <w:rPr>
          <w:sz w:val="12"/>
          <w:szCs w:val="16"/>
        </w:rPr>
        <w:t>. [Online]. Available: https://www.mongodb.com/mongodb-scale. [Accessed: 19-Mar-2017].</w:t>
      </w:r>
    </w:p>
    <w:p w14:paraId="23371809" w14:textId="77777777" w:rsidR="00431D49" w:rsidRPr="00492A64" w:rsidRDefault="00431D49" w:rsidP="00431D49">
      <w:pPr>
        <w:pStyle w:val="Bibliography"/>
        <w:rPr>
          <w:sz w:val="12"/>
          <w:szCs w:val="16"/>
        </w:rPr>
      </w:pPr>
      <w:r w:rsidRPr="00492A64">
        <w:rPr>
          <w:sz w:val="12"/>
          <w:szCs w:val="16"/>
        </w:rPr>
        <w:t>[43]</w:t>
      </w:r>
      <w:r w:rsidRPr="00492A64">
        <w:rPr>
          <w:sz w:val="12"/>
          <w:szCs w:val="16"/>
        </w:rPr>
        <w:tab/>
        <w:t xml:space="preserve">A. Nayak, A. Poriya, and D. Poojary, ‘Type of NOSQL Databases and its Comparison with Relational Databases’, </w:t>
      </w:r>
      <w:r w:rsidRPr="00492A64">
        <w:rPr>
          <w:i/>
          <w:iCs/>
          <w:sz w:val="12"/>
          <w:szCs w:val="16"/>
        </w:rPr>
        <w:t>Int. J. Appl. Inf. Syst.</w:t>
      </w:r>
      <w:r w:rsidRPr="00492A64">
        <w:rPr>
          <w:sz w:val="12"/>
          <w:szCs w:val="16"/>
        </w:rPr>
        <w:t>, vol. 5, no. 4, Mar. 2013.</w:t>
      </w:r>
    </w:p>
    <w:p w14:paraId="13A1C99E" w14:textId="77777777" w:rsidR="00431D49" w:rsidRPr="00492A64" w:rsidRDefault="00431D49" w:rsidP="00431D49">
      <w:pPr>
        <w:pStyle w:val="Bibliography"/>
        <w:rPr>
          <w:sz w:val="12"/>
          <w:szCs w:val="16"/>
        </w:rPr>
      </w:pPr>
      <w:r w:rsidRPr="00492A64">
        <w:rPr>
          <w:sz w:val="12"/>
          <w:szCs w:val="16"/>
        </w:rPr>
        <w:t>[44]</w:t>
      </w:r>
      <w:r w:rsidRPr="00492A64">
        <w:rPr>
          <w:sz w:val="12"/>
          <w:szCs w:val="16"/>
        </w:rPr>
        <w:tab/>
        <w:t>‘Models | Django documentation | Django’. [Online]. Available: https://docs.djangoproject.com/en/1.10/topics/db/models/. [Accessed: 20-Mar-2017].</w:t>
      </w:r>
    </w:p>
    <w:p w14:paraId="40C07CA7" w14:textId="77777777" w:rsidR="00431D49" w:rsidRPr="00492A64" w:rsidRDefault="00431D49" w:rsidP="00431D49">
      <w:pPr>
        <w:pStyle w:val="Bibliography"/>
        <w:rPr>
          <w:sz w:val="12"/>
          <w:szCs w:val="16"/>
        </w:rPr>
      </w:pPr>
      <w:r w:rsidRPr="00492A64">
        <w:rPr>
          <w:sz w:val="12"/>
          <w:szCs w:val="16"/>
        </w:rPr>
        <w:t>[45]</w:t>
      </w:r>
      <w:r w:rsidRPr="00492A64">
        <w:rPr>
          <w:sz w:val="12"/>
          <w:szCs w:val="16"/>
        </w:rPr>
        <w:tab/>
        <w:t xml:space="preserve">‘SQLite vs MySQL vs PostgreSQL: A Comparison Of Relational Database Management Systems’, </w:t>
      </w:r>
      <w:r w:rsidRPr="00492A64">
        <w:rPr>
          <w:i/>
          <w:iCs/>
          <w:sz w:val="12"/>
          <w:szCs w:val="16"/>
        </w:rPr>
        <w:t>DigitalOcean</w:t>
      </w:r>
      <w:r w:rsidRPr="00492A64">
        <w:rPr>
          <w:sz w:val="12"/>
          <w:szCs w:val="16"/>
        </w:rPr>
        <w:t>. [Online]. Available: https://www.digitalocean.com/community/tutorials/sqlite-vs-mysql-vs-postgresql-a-comparison-of-relational-database-management-systems. [Accessed: 20-Mar-2017].</w:t>
      </w:r>
    </w:p>
    <w:p w14:paraId="337AECBC" w14:textId="77777777" w:rsidR="00431D49" w:rsidRPr="00492A64" w:rsidRDefault="00431D49" w:rsidP="00431D49">
      <w:pPr>
        <w:pStyle w:val="Bibliography"/>
        <w:rPr>
          <w:sz w:val="12"/>
          <w:szCs w:val="16"/>
        </w:rPr>
      </w:pPr>
      <w:r w:rsidRPr="00492A64">
        <w:rPr>
          <w:sz w:val="12"/>
          <w:szCs w:val="16"/>
        </w:rPr>
        <w:t>[46]</w:t>
      </w:r>
      <w:r w:rsidRPr="00492A64">
        <w:rPr>
          <w:sz w:val="12"/>
          <w:szCs w:val="16"/>
        </w:rPr>
        <w:tab/>
        <w:t>‘Implementation Limits For SQLite’. [Online]. Available: https://www.sqlite.org/limits.html. [Accessed: 20-Mar-2017].</w:t>
      </w:r>
    </w:p>
    <w:p w14:paraId="0DD8A884" w14:textId="77777777" w:rsidR="00431D49" w:rsidRPr="00492A64" w:rsidRDefault="00431D49" w:rsidP="00431D49">
      <w:pPr>
        <w:pStyle w:val="Bibliography"/>
        <w:rPr>
          <w:sz w:val="12"/>
          <w:szCs w:val="16"/>
        </w:rPr>
      </w:pPr>
      <w:r w:rsidRPr="00492A64">
        <w:rPr>
          <w:sz w:val="12"/>
          <w:szCs w:val="16"/>
        </w:rPr>
        <w:t>[47]</w:t>
      </w:r>
      <w:r w:rsidRPr="00492A64">
        <w:rPr>
          <w:sz w:val="12"/>
          <w:szCs w:val="16"/>
        </w:rPr>
        <w:tab/>
        <w:t>‘NoSqlSupport – Django’. [Online]. Available: https://code.djangoproject.com/wiki/NoSqlSupport. [Accessed: 20-Mar-2017].</w:t>
      </w:r>
    </w:p>
    <w:p w14:paraId="4BC5769E" w14:textId="77777777" w:rsidR="00431D49" w:rsidRPr="00492A64" w:rsidRDefault="00431D49" w:rsidP="00431D49">
      <w:pPr>
        <w:pStyle w:val="Bibliography"/>
        <w:rPr>
          <w:sz w:val="12"/>
          <w:szCs w:val="16"/>
        </w:rPr>
      </w:pPr>
      <w:r w:rsidRPr="00492A64">
        <w:rPr>
          <w:sz w:val="12"/>
          <w:szCs w:val="16"/>
        </w:rPr>
        <w:t>[48]</w:t>
      </w:r>
      <w:r w:rsidRPr="00492A64">
        <w:rPr>
          <w:sz w:val="12"/>
          <w:szCs w:val="16"/>
        </w:rPr>
        <w:tab/>
        <w:t>N. Nurseitov, M. Paulson, R. Reynolds, and C. Izurieta, ‘Comparison of JSON and XML Data Interchange Formats: A Case Study’, Department of Computer Science Montana State University – Bozeman Bozeman, Montana, 59715, USA.</w:t>
      </w:r>
    </w:p>
    <w:p w14:paraId="71645ABF" w14:textId="77777777" w:rsidR="00431D49" w:rsidRPr="00492A64" w:rsidRDefault="00431D49" w:rsidP="00431D49">
      <w:pPr>
        <w:pStyle w:val="Bibliography"/>
        <w:rPr>
          <w:sz w:val="12"/>
          <w:szCs w:val="16"/>
        </w:rPr>
      </w:pPr>
      <w:r w:rsidRPr="00492A64">
        <w:rPr>
          <w:sz w:val="12"/>
          <w:szCs w:val="16"/>
        </w:rPr>
        <w:t>[49]</w:t>
      </w:r>
      <w:r w:rsidRPr="00492A64">
        <w:rPr>
          <w:sz w:val="12"/>
          <w:szCs w:val="16"/>
        </w:rPr>
        <w:tab/>
        <w:t xml:space="preserve">A. Sumaray and S. K. Makki, ‘A Comparison of Data Serialization Formats for Optimal Efficiency on a Mobile Platform’, in </w:t>
      </w:r>
      <w:r w:rsidRPr="00492A64">
        <w:rPr>
          <w:i/>
          <w:iCs/>
          <w:sz w:val="12"/>
          <w:szCs w:val="16"/>
        </w:rPr>
        <w:t>Proceedings of the 6th International Conference on Ubiquitous Information Management and Communication</w:t>
      </w:r>
      <w:r w:rsidRPr="00492A64">
        <w:rPr>
          <w:sz w:val="12"/>
          <w:szCs w:val="16"/>
        </w:rPr>
        <w:t>, New York, NY, USA, 2012, p. 48:1–48:6.</w:t>
      </w:r>
    </w:p>
    <w:p w14:paraId="31FA38F0" w14:textId="77777777" w:rsidR="00431D49" w:rsidRPr="00492A64" w:rsidRDefault="00431D49" w:rsidP="00431D49">
      <w:pPr>
        <w:pStyle w:val="Bibliography"/>
        <w:rPr>
          <w:sz w:val="12"/>
          <w:szCs w:val="16"/>
        </w:rPr>
      </w:pPr>
      <w:r w:rsidRPr="00492A64">
        <w:rPr>
          <w:sz w:val="12"/>
          <w:szCs w:val="16"/>
        </w:rPr>
        <w:t>[50]</w:t>
      </w:r>
      <w:r w:rsidRPr="00492A64">
        <w:rPr>
          <w:sz w:val="12"/>
          <w:szCs w:val="16"/>
        </w:rPr>
        <w:tab/>
        <w:t>‘REST vs XML-RPC vs SOAP’. [Online]. Available: http://effbot.org/zone/rest-vs-rpc.htm. [Accessed: 20-Mar-2017].</w:t>
      </w:r>
    </w:p>
    <w:p w14:paraId="67672A39" w14:textId="77777777" w:rsidR="00431D49" w:rsidRPr="00492A64" w:rsidRDefault="00431D49" w:rsidP="00431D49">
      <w:pPr>
        <w:pStyle w:val="Bibliography"/>
        <w:rPr>
          <w:sz w:val="12"/>
          <w:szCs w:val="16"/>
        </w:rPr>
      </w:pPr>
      <w:r w:rsidRPr="00492A64">
        <w:rPr>
          <w:sz w:val="12"/>
          <w:szCs w:val="16"/>
        </w:rPr>
        <w:t>[51]</w:t>
      </w:r>
      <w:r w:rsidRPr="00492A64">
        <w:rPr>
          <w:sz w:val="12"/>
          <w:szCs w:val="16"/>
        </w:rPr>
        <w:tab/>
        <w:t>‘REST vs XML-RPC vs SOAP – pros and cons</w:t>
      </w:r>
      <w:r w:rsidRPr="00492A64">
        <w:rPr>
          <w:rFonts w:ascii="Times New Roman" w:hAnsi="Times New Roman"/>
          <w:sz w:val="12"/>
          <w:szCs w:val="16"/>
        </w:rPr>
        <w:t> </w:t>
      </w:r>
      <w:r w:rsidRPr="00492A64">
        <w:rPr>
          <w:sz w:val="12"/>
          <w:szCs w:val="16"/>
        </w:rPr>
        <w:t>: Max Ivak Personal Site</w:t>
      </w:r>
      <w:r w:rsidRPr="00492A64">
        <w:rPr>
          <w:rFonts w:cs="Adobe Garamond Pro"/>
          <w:sz w:val="12"/>
          <w:szCs w:val="16"/>
        </w:rPr>
        <w:t>’</w:t>
      </w:r>
      <w:r w:rsidRPr="00492A64">
        <w:rPr>
          <w:sz w:val="12"/>
          <w:szCs w:val="16"/>
        </w:rPr>
        <w:t>. .</w:t>
      </w:r>
    </w:p>
    <w:p w14:paraId="7BCBC124" w14:textId="77777777" w:rsidR="00431D49" w:rsidRPr="00492A64" w:rsidRDefault="00431D49" w:rsidP="00431D49">
      <w:pPr>
        <w:pStyle w:val="Bibliography"/>
        <w:rPr>
          <w:sz w:val="12"/>
          <w:szCs w:val="16"/>
        </w:rPr>
      </w:pPr>
      <w:r w:rsidRPr="00492A64">
        <w:rPr>
          <w:sz w:val="12"/>
          <w:szCs w:val="16"/>
        </w:rPr>
        <w:t>[52]</w:t>
      </w:r>
      <w:r w:rsidRPr="00492A64">
        <w:rPr>
          <w:sz w:val="12"/>
          <w:szCs w:val="16"/>
        </w:rPr>
        <w:tab/>
        <w:t xml:space="preserve">‘How REST replaced SOAP on the Web: What it means to you’, </w:t>
      </w:r>
      <w:r w:rsidRPr="00492A64">
        <w:rPr>
          <w:i/>
          <w:iCs/>
          <w:sz w:val="12"/>
          <w:szCs w:val="16"/>
        </w:rPr>
        <w:t>InfoQ</w:t>
      </w:r>
      <w:r w:rsidRPr="00492A64">
        <w:rPr>
          <w:sz w:val="12"/>
          <w:szCs w:val="16"/>
        </w:rPr>
        <w:t>. [Online]. Available: https://www.infoq.com/articles/rest-soap. [Accessed: 20-Mar-2017].</w:t>
      </w:r>
    </w:p>
    <w:p w14:paraId="52BD8C9F" w14:textId="77777777" w:rsidR="00431D49" w:rsidRPr="00492A64" w:rsidRDefault="00431D49" w:rsidP="00431D49">
      <w:pPr>
        <w:pStyle w:val="Bibliography"/>
        <w:rPr>
          <w:sz w:val="12"/>
          <w:szCs w:val="16"/>
        </w:rPr>
      </w:pPr>
      <w:r w:rsidRPr="00492A64">
        <w:rPr>
          <w:sz w:val="12"/>
          <w:szCs w:val="16"/>
        </w:rPr>
        <w:t>[53]</w:t>
      </w:r>
      <w:r w:rsidRPr="00492A64">
        <w:rPr>
          <w:sz w:val="12"/>
          <w:szCs w:val="16"/>
        </w:rPr>
        <w:tab/>
        <w:t xml:space="preserve">R. Golwalkar, ‘Pros and cons in using JWT (JSON Web Tokens)’, </w:t>
      </w:r>
      <w:r w:rsidRPr="00492A64">
        <w:rPr>
          <w:i/>
          <w:iCs/>
          <w:sz w:val="12"/>
          <w:szCs w:val="16"/>
        </w:rPr>
        <w:t>Rahul Golwalkar</w:t>
      </w:r>
      <w:r w:rsidRPr="00492A64">
        <w:rPr>
          <w:sz w:val="12"/>
          <w:szCs w:val="16"/>
        </w:rPr>
        <w:t>, 21-Aug-2016. .</w:t>
      </w:r>
    </w:p>
    <w:p w14:paraId="4CC8840E" w14:textId="77777777" w:rsidR="00431D49" w:rsidRPr="00492A64" w:rsidRDefault="00431D49" w:rsidP="00431D49">
      <w:pPr>
        <w:pStyle w:val="Bibliography"/>
        <w:rPr>
          <w:sz w:val="12"/>
          <w:szCs w:val="16"/>
        </w:rPr>
      </w:pPr>
      <w:r w:rsidRPr="00492A64">
        <w:rPr>
          <w:sz w:val="12"/>
          <w:szCs w:val="16"/>
        </w:rPr>
        <w:t>[54]</w:t>
      </w:r>
      <w:r w:rsidRPr="00492A64">
        <w:rPr>
          <w:sz w:val="12"/>
          <w:szCs w:val="16"/>
        </w:rPr>
        <w:tab/>
        <w:t xml:space="preserve">S. M. G. P. Togeiro, A. K. Smith, and R. B. P. S. P. Braz, ‘Diagnostics methods for sleep disorders’, </w:t>
      </w:r>
      <w:r w:rsidRPr="00492A64">
        <w:rPr>
          <w:i/>
          <w:iCs/>
          <w:sz w:val="12"/>
          <w:szCs w:val="16"/>
        </w:rPr>
        <w:t>Suppl</w:t>
      </w:r>
      <w:r w:rsidRPr="00492A64">
        <w:rPr>
          <w:sz w:val="12"/>
          <w:szCs w:val="16"/>
        </w:rPr>
        <w:t>, vol. 27, pp. 8–15, 1999.</w:t>
      </w:r>
    </w:p>
    <w:p w14:paraId="437EF430" w14:textId="77777777" w:rsidR="00431D49" w:rsidRPr="00492A64" w:rsidRDefault="00431D49" w:rsidP="00431D49">
      <w:pPr>
        <w:pStyle w:val="Bibliography"/>
        <w:rPr>
          <w:sz w:val="12"/>
          <w:szCs w:val="16"/>
        </w:rPr>
      </w:pPr>
      <w:r w:rsidRPr="00492A64">
        <w:rPr>
          <w:sz w:val="12"/>
          <w:szCs w:val="16"/>
        </w:rPr>
        <w:lastRenderedPageBreak/>
        <w:t>[55]</w:t>
      </w:r>
      <w:r w:rsidRPr="00492A64">
        <w:rPr>
          <w:sz w:val="12"/>
          <w:szCs w:val="16"/>
        </w:rPr>
        <w:tab/>
        <w:t xml:space="preserve">D. J. Buysse, C. F. R. T. H. Monk, S. R. Berman, and D. J. Kupfer, ‘The Pittsburgh sleep quality index: A new instrument for psychiatric practice and research’, </w:t>
      </w:r>
      <w:r w:rsidRPr="00492A64">
        <w:rPr>
          <w:i/>
          <w:iCs/>
          <w:sz w:val="12"/>
          <w:szCs w:val="16"/>
        </w:rPr>
        <w:t>Psychiatry Res</w:t>
      </w:r>
      <w:r w:rsidRPr="00492A64">
        <w:rPr>
          <w:sz w:val="12"/>
          <w:szCs w:val="16"/>
        </w:rPr>
        <w:t>, vol. 28, p. , 1989.</w:t>
      </w:r>
    </w:p>
    <w:p w14:paraId="786AACE0" w14:textId="77777777" w:rsidR="00431D49" w:rsidRPr="00492A64" w:rsidRDefault="00431D49" w:rsidP="00431D49">
      <w:pPr>
        <w:pStyle w:val="Bibliography"/>
        <w:rPr>
          <w:sz w:val="12"/>
          <w:szCs w:val="16"/>
        </w:rPr>
      </w:pPr>
      <w:r w:rsidRPr="00492A64">
        <w:rPr>
          <w:sz w:val="12"/>
          <w:szCs w:val="16"/>
        </w:rPr>
        <w:t>[56]</w:t>
      </w:r>
      <w:r w:rsidRPr="00492A64">
        <w:rPr>
          <w:sz w:val="12"/>
          <w:szCs w:val="16"/>
        </w:rPr>
        <w:tab/>
        <w:t xml:space="preserve">R. B. Berry, R. Brooks, C. E. Gamaldo, S. M. Harding, C. L. Marcus, and B. V. Vaughn, ‘The AASM manual for the scoring of sleep and associated events’, </w:t>
      </w:r>
      <w:r w:rsidRPr="00492A64">
        <w:rPr>
          <w:i/>
          <w:iCs/>
          <w:sz w:val="12"/>
          <w:szCs w:val="16"/>
        </w:rPr>
        <w:t>Rules Terminol. Tech. Specif. Darien Ill. Am. Acad. Sleep Med.</w:t>
      </w:r>
      <w:r w:rsidRPr="00492A64">
        <w:rPr>
          <w:sz w:val="12"/>
          <w:szCs w:val="16"/>
        </w:rPr>
        <w:t>, 2012.</w:t>
      </w:r>
    </w:p>
    <w:p w14:paraId="2F770C9B" w14:textId="77777777" w:rsidR="00431D49" w:rsidRPr="00492A64" w:rsidRDefault="00431D49" w:rsidP="00431D49">
      <w:pPr>
        <w:pStyle w:val="Bibliography"/>
        <w:rPr>
          <w:sz w:val="12"/>
          <w:szCs w:val="16"/>
        </w:rPr>
      </w:pPr>
      <w:r w:rsidRPr="00492A64">
        <w:rPr>
          <w:sz w:val="12"/>
          <w:szCs w:val="16"/>
        </w:rPr>
        <w:t>[57]</w:t>
      </w:r>
      <w:r w:rsidRPr="00492A64">
        <w:rPr>
          <w:sz w:val="12"/>
          <w:szCs w:val="16"/>
        </w:rPr>
        <w:tab/>
        <w:t xml:space="preserve">T. Hao, G. Xing, and G. Zhou, ‘iSleep: unobtrusive sleep quality monitoring using smartphones’, in </w:t>
      </w:r>
      <w:r w:rsidRPr="00492A64">
        <w:rPr>
          <w:i/>
          <w:iCs/>
          <w:sz w:val="12"/>
          <w:szCs w:val="16"/>
        </w:rPr>
        <w:t>in Proceedings of the 11th ACM Conference on Embedded Networked Sensor Systems</w:t>
      </w:r>
      <w:r w:rsidRPr="00492A64">
        <w:rPr>
          <w:sz w:val="12"/>
          <w:szCs w:val="16"/>
        </w:rPr>
        <w:t>, p. 4.</w:t>
      </w:r>
    </w:p>
    <w:p w14:paraId="052B5A46" w14:textId="77777777" w:rsidR="00431D49" w:rsidRPr="00492A64" w:rsidRDefault="00431D49" w:rsidP="00431D49">
      <w:pPr>
        <w:pStyle w:val="Bibliography"/>
        <w:rPr>
          <w:sz w:val="12"/>
          <w:szCs w:val="16"/>
        </w:rPr>
      </w:pPr>
      <w:r w:rsidRPr="00492A64">
        <w:rPr>
          <w:sz w:val="12"/>
          <w:szCs w:val="16"/>
        </w:rPr>
        <w:t>[58]</w:t>
      </w:r>
      <w:r w:rsidRPr="00492A64">
        <w:rPr>
          <w:sz w:val="12"/>
          <w:szCs w:val="16"/>
        </w:rPr>
        <w:tab/>
        <w:t xml:space="preserve">U. Team, </w:t>
      </w:r>
      <w:r w:rsidRPr="00492A64">
        <w:rPr>
          <w:i/>
          <w:iCs/>
          <w:sz w:val="12"/>
          <w:szCs w:val="16"/>
        </w:rPr>
        <w:t>Sleep as Android Unlock</w:t>
      </w:r>
      <w:r w:rsidRPr="00492A64">
        <w:rPr>
          <w:sz w:val="12"/>
          <w:szCs w:val="16"/>
        </w:rPr>
        <w:t>. Urbandroid Team, 2016.</w:t>
      </w:r>
    </w:p>
    <w:p w14:paraId="6B32D93D" w14:textId="77777777" w:rsidR="00431D49" w:rsidRPr="00492A64" w:rsidRDefault="00431D49" w:rsidP="00431D49">
      <w:pPr>
        <w:pStyle w:val="Bibliography"/>
        <w:rPr>
          <w:sz w:val="12"/>
          <w:szCs w:val="16"/>
        </w:rPr>
      </w:pPr>
      <w:r w:rsidRPr="00492A64">
        <w:rPr>
          <w:sz w:val="12"/>
          <w:szCs w:val="16"/>
        </w:rPr>
        <w:t>[59]</w:t>
      </w:r>
      <w:r w:rsidRPr="00492A64">
        <w:rPr>
          <w:sz w:val="12"/>
          <w:szCs w:val="16"/>
        </w:rPr>
        <w:tab/>
        <w:t>J.-K. Min, A. Doryab, J. Wiese, S. Amini, J. Zimmerman, and J. I. Hong, ‘Toss “n” turn: smartphone as sleep and sleep quality detector’, 2014, pp. 477–486.</w:t>
      </w:r>
    </w:p>
    <w:p w14:paraId="18C4E0A4" w14:textId="77777777" w:rsidR="00431D49" w:rsidRPr="00492A64" w:rsidRDefault="00431D49" w:rsidP="00431D49">
      <w:pPr>
        <w:pStyle w:val="Bibliography"/>
        <w:rPr>
          <w:sz w:val="12"/>
          <w:szCs w:val="16"/>
        </w:rPr>
      </w:pPr>
      <w:r w:rsidRPr="00492A64">
        <w:rPr>
          <w:sz w:val="12"/>
          <w:szCs w:val="16"/>
        </w:rPr>
        <w:t>[60]</w:t>
      </w:r>
      <w:r w:rsidRPr="00492A64">
        <w:rPr>
          <w:sz w:val="12"/>
          <w:szCs w:val="16"/>
        </w:rPr>
        <w:tab/>
        <w:t xml:space="preserve">Y. T. Peng, C. Y. Lin, M. T. Sun, and C. A. Landis, ‘Multimodality Sensor System for Long-Term Sleep Quality Monitoring’, </w:t>
      </w:r>
      <w:r w:rsidRPr="00492A64">
        <w:rPr>
          <w:i/>
          <w:iCs/>
          <w:sz w:val="12"/>
          <w:szCs w:val="16"/>
        </w:rPr>
        <w:t>IEEE Trans. Biomed. Circuits Syst.</w:t>
      </w:r>
      <w:r w:rsidRPr="00492A64">
        <w:rPr>
          <w:sz w:val="12"/>
          <w:szCs w:val="16"/>
        </w:rPr>
        <w:t>, vol. 1, no. 3, pp. 217–227, Sep. 2007.</w:t>
      </w:r>
    </w:p>
    <w:p w14:paraId="53EAA135" w14:textId="77777777" w:rsidR="00431D49" w:rsidRPr="00492A64" w:rsidRDefault="00431D49" w:rsidP="00431D49">
      <w:pPr>
        <w:pStyle w:val="Bibliography"/>
        <w:rPr>
          <w:sz w:val="12"/>
          <w:szCs w:val="16"/>
        </w:rPr>
      </w:pPr>
      <w:r w:rsidRPr="00492A64">
        <w:rPr>
          <w:sz w:val="12"/>
          <w:szCs w:val="16"/>
        </w:rPr>
        <w:t>[61]</w:t>
      </w:r>
      <w:r w:rsidRPr="00492A64">
        <w:rPr>
          <w:sz w:val="12"/>
          <w:szCs w:val="16"/>
        </w:rPr>
        <w:tab/>
        <w:t xml:space="preserve">O.-M. K, M. K, M. S, M. A, and I. S, ‘Effects of humid heat exposure on human sleep stages and body temperature.’, </w:t>
      </w:r>
      <w:r w:rsidRPr="00492A64">
        <w:rPr>
          <w:i/>
          <w:iCs/>
          <w:sz w:val="12"/>
          <w:szCs w:val="16"/>
        </w:rPr>
        <w:t>Sleep</w:t>
      </w:r>
      <w:r w:rsidRPr="00492A64">
        <w:rPr>
          <w:sz w:val="12"/>
          <w:szCs w:val="16"/>
        </w:rPr>
        <w:t>, vol. 22, no. 6, pp. 767–773, Sep. 1999.</w:t>
      </w:r>
    </w:p>
    <w:p w14:paraId="6B375FD8" w14:textId="77777777" w:rsidR="00431D49" w:rsidRPr="00492A64" w:rsidRDefault="00431D49" w:rsidP="00431D49">
      <w:pPr>
        <w:pStyle w:val="Bibliography"/>
        <w:rPr>
          <w:sz w:val="12"/>
          <w:szCs w:val="16"/>
        </w:rPr>
      </w:pPr>
      <w:r w:rsidRPr="00492A64">
        <w:rPr>
          <w:sz w:val="12"/>
          <w:szCs w:val="16"/>
        </w:rPr>
        <w:t>[62]</w:t>
      </w:r>
      <w:r w:rsidRPr="00492A64">
        <w:rPr>
          <w:sz w:val="12"/>
          <w:szCs w:val="16"/>
        </w:rPr>
        <w:tab/>
        <w:t>M. J. B. Rogers, K. Hrovat, K. McPherson, M. E. Moskowitz, and T. Reckart, ‘Accelerometer Data Analysis and Presentation Techniques’, Sep. 1997.</w:t>
      </w:r>
    </w:p>
    <w:p w14:paraId="4664C965" w14:textId="77777777" w:rsidR="00431D49" w:rsidRPr="00492A64" w:rsidRDefault="00431D49" w:rsidP="00431D49">
      <w:pPr>
        <w:pStyle w:val="Bibliography"/>
        <w:rPr>
          <w:sz w:val="12"/>
          <w:szCs w:val="16"/>
        </w:rPr>
      </w:pPr>
      <w:r w:rsidRPr="00492A64">
        <w:rPr>
          <w:sz w:val="12"/>
          <w:szCs w:val="16"/>
        </w:rPr>
        <w:t>[63]</w:t>
      </w:r>
      <w:r w:rsidRPr="00492A64">
        <w:rPr>
          <w:sz w:val="12"/>
          <w:szCs w:val="16"/>
        </w:rPr>
        <w:tab/>
        <w:t xml:space="preserve">D. Zemaityte, G. Varoneckas, and E. Sokolov, ‘Heart rhythm control during sleep’, </w:t>
      </w:r>
      <w:r w:rsidRPr="00492A64">
        <w:rPr>
          <w:i/>
          <w:iCs/>
          <w:sz w:val="12"/>
          <w:szCs w:val="16"/>
        </w:rPr>
        <w:t>Psychophysiology</w:t>
      </w:r>
      <w:r w:rsidRPr="00492A64">
        <w:rPr>
          <w:sz w:val="12"/>
          <w:szCs w:val="16"/>
        </w:rPr>
        <w:t>, vol. 21, no. 3, pp. 279–289, May 1984.</w:t>
      </w:r>
    </w:p>
    <w:p w14:paraId="238EFF23" w14:textId="77777777" w:rsidR="00431D49" w:rsidRPr="00492A64" w:rsidRDefault="00431D49" w:rsidP="00431D49">
      <w:pPr>
        <w:pStyle w:val="Bibliography"/>
        <w:rPr>
          <w:sz w:val="12"/>
          <w:szCs w:val="16"/>
        </w:rPr>
      </w:pPr>
      <w:r w:rsidRPr="00492A64">
        <w:rPr>
          <w:sz w:val="12"/>
          <w:szCs w:val="16"/>
        </w:rPr>
        <w:t>[64]</w:t>
      </w:r>
      <w:r w:rsidRPr="00492A64">
        <w:rPr>
          <w:sz w:val="12"/>
          <w:szCs w:val="16"/>
        </w:rPr>
        <w:tab/>
        <w:t xml:space="preserve">J. J. A. Moors, ‘The Meaning of Kurtosis: Darlington Reexamined’, </w:t>
      </w:r>
      <w:r w:rsidRPr="00492A64">
        <w:rPr>
          <w:i/>
          <w:iCs/>
          <w:sz w:val="12"/>
          <w:szCs w:val="16"/>
        </w:rPr>
        <w:t>Am. Stat.</w:t>
      </w:r>
      <w:r w:rsidRPr="00492A64">
        <w:rPr>
          <w:sz w:val="12"/>
          <w:szCs w:val="16"/>
        </w:rPr>
        <w:t>, vol. 40, no. 4, pp. 283–284, Nov. 1986.</w:t>
      </w:r>
    </w:p>
    <w:p w14:paraId="3FDE9438" w14:textId="77777777" w:rsidR="00431D49" w:rsidRPr="00492A64" w:rsidRDefault="00431D49" w:rsidP="00431D49">
      <w:pPr>
        <w:pStyle w:val="Bibliography"/>
        <w:rPr>
          <w:sz w:val="12"/>
          <w:szCs w:val="16"/>
        </w:rPr>
      </w:pPr>
      <w:r w:rsidRPr="00492A64">
        <w:rPr>
          <w:sz w:val="12"/>
          <w:szCs w:val="16"/>
        </w:rPr>
        <w:t>[65]</w:t>
      </w:r>
      <w:r w:rsidRPr="00492A64">
        <w:rPr>
          <w:sz w:val="12"/>
          <w:szCs w:val="16"/>
        </w:rPr>
        <w:tab/>
        <w:t xml:space="preserve">R. Edelberg, ‘INDEPENDENCE OF GALVANIC SKIN RESPONSE AMPLITUDE AND SWEAT PRODUCTION’, </w:t>
      </w:r>
      <w:r w:rsidRPr="00492A64">
        <w:rPr>
          <w:i/>
          <w:iCs/>
          <w:sz w:val="12"/>
          <w:szCs w:val="16"/>
        </w:rPr>
        <w:t>J. Invest. Dermatol.</w:t>
      </w:r>
      <w:r w:rsidRPr="00492A64">
        <w:rPr>
          <w:sz w:val="12"/>
          <w:szCs w:val="16"/>
        </w:rPr>
        <w:t>, vol. 42, pp. 443–448, Jun. 1964.</w:t>
      </w:r>
    </w:p>
    <w:p w14:paraId="58E8EC27" w14:textId="77777777" w:rsidR="00431D49" w:rsidRPr="00492A64" w:rsidRDefault="00431D49" w:rsidP="00431D49">
      <w:pPr>
        <w:pStyle w:val="Bibliography"/>
        <w:rPr>
          <w:sz w:val="12"/>
          <w:szCs w:val="16"/>
        </w:rPr>
      </w:pPr>
      <w:r w:rsidRPr="00492A64">
        <w:rPr>
          <w:sz w:val="12"/>
          <w:szCs w:val="16"/>
        </w:rPr>
        <w:t>[66]</w:t>
      </w:r>
      <w:r w:rsidRPr="00492A64">
        <w:rPr>
          <w:sz w:val="12"/>
          <w:szCs w:val="16"/>
        </w:rPr>
        <w:tab/>
        <w:t>W. Karlen, ‘Adaptive wake and sleep detection for wearable systems’, 2009.</w:t>
      </w:r>
    </w:p>
    <w:p w14:paraId="7AB87CC4" w14:textId="77777777" w:rsidR="00431D49" w:rsidRPr="00492A64" w:rsidRDefault="00431D49" w:rsidP="00431D49">
      <w:pPr>
        <w:pStyle w:val="Bibliography"/>
        <w:rPr>
          <w:sz w:val="12"/>
          <w:szCs w:val="16"/>
        </w:rPr>
      </w:pPr>
      <w:r w:rsidRPr="00492A64">
        <w:rPr>
          <w:sz w:val="12"/>
          <w:szCs w:val="16"/>
        </w:rPr>
        <w:t>[67]</w:t>
      </w:r>
      <w:r w:rsidRPr="00492A64">
        <w:rPr>
          <w:sz w:val="12"/>
          <w:szCs w:val="16"/>
        </w:rPr>
        <w:tab/>
        <w:t>‘scikit-learn: machine learning in Python — scikit-learn 0.18.1 documentation’. [Online]. Available: http://scikit-learn.org/stable/. [Accessed: 22-Feb-2017].</w:t>
      </w:r>
    </w:p>
    <w:p w14:paraId="12975AED" w14:textId="77777777" w:rsidR="00431D49" w:rsidRPr="00492A64" w:rsidRDefault="00431D49" w:rsidP="00431D49">
      <w:pPr>
        <w:pStyle w:val="Bibliography"/>
        <w:rPr>
          <w:sz w:val="12"/>
          <w:szCs w:val="16"/>
        </w:rPr>
      </w:pPr>
      <w:r w:rsidRPr="00492A64">
        <w:rPr>
          <w:sz w:val="12"/>
          <w:szCs w:val="16"/>
        </w:rPr>
        <w:t>[68]</w:t>
      </w:r>
      <w:r w:rsidRPr="00492A64">
        <w:rPr>
          <w:sz w:val="12"/>
          <w:szCs w:val="16"/>
        </w:rPr>
        <w:tab/>
        <w:t>Apple, ‘HomeKit Framework, Apple Developer’. [Online]. Available: https://developer.apple.com/reference/homekit. [Accessed: 21-Mar-2017].</w:t>
      </w:r>
    </w:p>
    <w:p w14:paraId="5387E2FB" w14:textId="77777777" w:rsidR="00431D49" w:rsidRPr="00492A64" w:rsidRDefault="00431D49" w:rsidP="00431D49">
      <w:pPr>
        <w:pStyle w:val="Bibliography"/>
        <w:rPr>
          <w:sz w:val="12"/>
          <w:szCs w:val="16"/>
        </w:rPr>
      </w:pPr>
      <w:r w:rsidRPr="00492A64">
        <w:rPr>
          <w:sz w:val="12"/>
          <w:szCs w:val="16"/>
        </w:rPr>
        <w:t>[69]</w:t>
      </w:r>
      <w:r w:rsidRPr="00492A64">
        <w:rPr>
          <w:sz w:val="12"/>
          <w:szCs w:val="16"/>
        </w:rPr>
        <w:tab/>
        <w:t>‘HomeKit Developer Guide, Apple Developer’. [Online]. Available: https://developer.apple.com/library/content/documentation/Networking Internet/Conceptual/HomeKitDeveloperGuide/Introduction/Introduction.html. [Accessed: 21-Mar-2017].</w:t>
      </w:r>
    </w:p>
    <w:p w14:paraId="1F1B8975" w14:textId="77777777" w:rsidR="00431D49" w:rsidRPr="00492A64" w:rsidRDefault="00431D49" w:rsidP="00431D49">
      <w:pPr>
        <w:pStyle w:val="Bibliography"/>
        <w:rPr>
          <w:sz w:val="12"/>
          <w:szCs w:val="16"/>
        </w:rPr>
      </w:pPr>
      <w:r w:rsidRPr="00492A64">
        <w:rPr>
          <w:sz w:val="12"/>
          <w:szCs w:val="16"/>
        </w:rPr>
        <w:t>[70]</w:t>
      </w:r>
      <w:r w:rsidRPr="00492A64">
        <w:rPr>
          <w:sz w:val="12"/>
          <w:szCs w:val="16"/>
        </w:rPr>
        <w:tab/>
        <w:t>OOPer Github, ‘OOPer Github, 3rd ed’. [Online]. Available: https://github.com/ooper-shlab/HMCatalog-Swift3. [Accessed: 21-Mar-2017].</w:t>
      </w:r>
    </w:p>
    <w:p w14:paraId="7E7511E9" w14:textId="77777777" w:rsidR="00431D49" w:rsidRPr="00492A64" w:rsidRDefault="00431D49" w:rsidP="00431D49">
      <w:pPr>
        <w:pStyle w:val="Bibliography"/>
        <w:rPr>
          <w:sz w:val="12"/>
          <w:szCs w:val="16"/>
        </w:rPr>
      </w:pPr>
      <w:r w:rsidRPr="00492A64">
        <w:rPr>
          <w:sz w:val="12"/>
          <w:szCs w:val="16"/>
        </w:rPr>
        <w:t>[71]</w:t>
      </w:r>
      <w:r w:rsidRPr="00492A64">
        <w:rPr>
          <w:sz w:val="12"/>
          <w:szCs w:val="16"/>
        </w:rPr>
        <w:tab/>
        <w:t xml:space="preserve">SleepBot, </w:t>
      </w:r>
      <w:r w:rsidRPr="00492A64">
        <w:rPr>
          <w:i/>
          <w:iCs/>
          <w:sz w:val="12"/>
          <w:szCs w:val="16"/>
        </w:rPr>
        <w:t>SleepBot - Sleep Cycle Alarm</w:t>
      </w:r>
      <w:r w:rsidRPr="00492A64">
        <w:rPr>
          <w:sz w:val="12"/>
          <w:szCs w:val="16"/>
        </w:rPr>
        <w:t>. SleepBot, 2013.</w:t>
      </w:r>
    </w:p>
    <w:p w14:paraId="6C3D11A0" w14:textId="77777777" w:rsidR="00431D49" w:rsidRPr="00492A64" w:rsidRDefault="00431D49" w:rsidP="00431D49">
      <w:pPr>
        <w:pStyle w:val="Bibliography"/>
        <w:rPr>
          <w:sz w:val="12"/>
          <w:szCs w:val="16"/>
        </w:rPr>
      </w:pPr>
      <w:r w:rsidRPr="00492A64">
        <w:rPr>
          <w:sz w:val="12"/>
          <w:szCs w:val="16"/>
        </w:rPr>
        <w:t>[72]</w:t>
      </w:r>
      <w:r w:rsidRPr="00492A64">
        <w:rPr>
          <w:sz w:val="12"/>
          <w:szCs w:val="16"/>
        </w:rPr>
        <w:tab/>
        <w:t xml:space="preserve">‘Sleep Cycle alarm clock on the App Store’, </w:t>
      </w:r>
      <w:r w:rsidRPr="00492A64">
        <w:rPr>
          <w:i/>
          <w:iCs/>
          <w:sz w:val="12"/>
          <w:szCs w:val="16"/>
        </w:rPr>
        <w:t>App Store</w:t>
      </w:r>
      <w:r w:rsidRPr="00492A64">
        <w:rPr>
          <w:sz w:val="12"/>
          <w:szCs w:val="16"/>
        </w:rPr>
        <w:t>. [Online]. Available: https://itunes.apple.com/gb/app/sleep-cycle-alarm-clock/id320606217?mt=8. [Accessed: 01-Feb-2017].</w:t>
      </w:r>
    </w:p>
    <w:p w14:paraId="7DDA1C3C" w14:textId="77777777" w:rsidR="00431D49" w:rsidRPr="00492A64" w:rsidRDefault="00431D49" w:rsidP="00431D49">
      <w:pPr>
        <w:pStyle w:val="Bibliography"/>
        <w:rPr>
          <w:sz w:val="12"/>
          <w:szCs w:val="16"/>
        </w:rPr>
      </w:pPr>
      <w:r w:rsidRPr="00492A64">
        <w:rPr>
          <w:sz w:val="12"/>
          <w:szCs w:val="16"/>
        </w:rPr>
        <w:t>[73]</w:t>
      </w:r>
      <w:r w:rsidRPr="00492A64">
        <w:rPr>
          <w:sz w:val="12"/>
          <w:szCs w:val="16"/>
        </w:rPr>
        <w:tab/>
        <w:t xml:space="preserve">J. Gong and P. Tarasewich, ‘Guidelines for handheld mobile device interface design’, in </w:t>
      </w:r>
      <w:r w:rsidRPr="00492A64">
        <w:rPr>
          <w:i/>
          <w:iCs/>
          <w:sz w:val="12"/>
          <w:szCs w:val="16"/>
        </w:rPr>
        <w:t>In Proceedings of the 2004 DSI Annual Meeting</w:t>
      </w:r>
      <w:r w:rsidRPr="00492A64">
        <w:rPr>
          <w:sz w:val="12"/>
          <w:szCs w:val="16"/>
        </w:rPr>
        <w:t>, 2004.</w:t>
      </w:r>
    </w:p>
    <w:p w14:paraId="337A2667" w14:textId="77777777" w:rsidR="00431D49" w:rsidRPr="00492A64" w:rsidRDefault="00431D49" w:rsidP="00431D49">
      <w:pPr>
        <w:pStyle w:val="Bibliography"/>
        <w:rPr>
          <w:sz w:val="12"/>
          <w:szCs w:val="16"/>
        </w:rPr>
      </w:pPr>
      <w:r w:rsidRPr="00492A64">
        <w:rPr>
          <w:sz w:val="12"/>
          <w:szCs w:val="16"/>
        </w:rPr>
        <w:t>[74]</w:t>
      </w:r>
      <w:r w:rsidRPr="00492A64">
        <w:rPr>
          <w:sz w:val="12"/>
          <w:szCs w:val="16"/>
        </w:rPr>
        <w:tab/>
        <w:t xml:space="preserve">E. G. Nilsson, ‘Design patterns for user interface for mobile applications’, </w:t>
      </w:r>
      <w:r w:rsidRPr="00492A64">
        <w:rPr>
          <w:i/>
          <w:iCs/>
          <w:sz w:val="12"/>
          <w:szCs w:val="16"/>
        </w:rPr>
        <w:t>Adv. Eng. Softw.</w:t>
      </w:r>
      <w:r w:rsidRPr="00492A64">
        <w:rPr>
          <w:sz w:val="12"/>
          <w:szCs w:val="16"/>
        </w:rPr>
        <w:t>, vol. 40, no. 12, pp. 1318–1328, Dec. 2009.</w:t>
      </w:r>
    </w:p>
    <w:p w14:paraId="702019F4" w14:textId="77777777" w:rsidR="00431D49" w:rsidRPr="00492A64" w:rsidRDefault="00431D49" w:rsidP="00431D49">
      <w:pPr>
        <w:pStyle w:val="Bibliography"/>
        <w:rPr>
          <w:sz w:val="12"/>
          <w:szCs w:val="16"/>
        </w:rPr>
      </w:pPr>
      <w:r w:rsidRPr="00492A64">
        <w:rPr>
          <w:sz w:val="12"/>
          <w:szCs w:val="16"/>
        </w:rPr>
        <w:t>[75]</w:t>
      </w:r>
      <w:r w:rsidRPr="00492A64">
        <w:rPr>
          <w:sz w:val="12"/>
          <w:szCs w:val="16"/>
        </w:rPr>
        <w:tab/>
        <w:t>‘Alamofire Reference’. [Online]. Available: http://cocoadocs.org/docsets/Alamofire/4.3.0/. [Accessed: 21-Mar-2017].</w:t>
      </w:r>
    </w:p>
    <w:p w14:paraId="1A908BFF" w14:textId="77777777" w:rsidR="00431D49" w:rsidRPr="00492A64" w:rsidRDefault="00431D49" w:rsidP="00431D49">
      <w:pPr>
        <w:pStyle w:val="Bibliography"/>
        <w:rPr>
          <w:sz w:val="12"/>
          <w:szCs w:val="16"/>
        </w:rPr>
      </w:pPr>
      <w:r w:rsidRPr="00492A64">
        <w:rPr>
          <w:sz w:val="12"/>
          <w:szCs w:val="16"/>
        </w:rPr>
        <w:t>[76]</w:t>
      </w:r>
      <w:r w:rsidRPr="00492A64">
        <w:rPr>
          <w:sz w:val="12"/>
          <w:szCs w:val="16"/>
        </w:rPr>
        <w:tab/>
        <w:t xml:space="preserve">‘What is user authentication? - Definition from WhatIs.com’, </w:t>
      </w:r>
      <w:r w:rsidRPr="00492A64">
        <w:rPr>
          <w:i/>
          <w:iCs/>
          <w:sz w:val="12"/>
          <w:szCs w:val="16"/>
        </w:rPr>
        <w:t>SearchSecurity</w:t>
      </w:r>
      <w:r w:rsidRPr="00492A64">
        <w:rPr>
          <w:sz w:val="12"/>
          <w:szCs w:val="16"/>
        </w:rPr>
        <w:t>. [Online]. Available: http://searchsecurity.techtarget.com/definition/user-authentication. [Accessed: 21-Mar-2017].</w:t>
      </w:r>
    </w:p>
    <w:p w14:paraId="36576DE9" w14:textId="77777777" w:rsidR="00431D49" w:rsidRPr="00492A64" w:rsidRDefault="00431D49" w:rsidP="00431D49">
      <w:pPr>
        <w:pStyle w:val="Bibliography"/>
        <w:rPr>
          <w:sz w:val="12"/>
          <w:szCs w:val="16"/>
        </w:rPr>
      </w:pPr>
      <w:r w:rsidRPr="00492A64">
        <w:rPr>
          <w:sz w:val="12"/>
          <w:szCs w:val="16"/>
        </w:rPr>
        <w:t>[77]</w:t>
      </w:r>
      <w:r w:rsidRPr="00492A64">
        <w:rPr>
          <w:sz w:val="12"/>
          <w:szCs w:val="16"/>
        </w:rPr>
        <w:tab/>
        <w:t>‘Cross-Site Request Forgery (CSRF) Prevention Cheat Sheet - OWASP’. [Online]. Available: https://www.owasp.org/index.php/Cross-Site_Request_Forgery_(CSRF)_Prevention_Cheat_Sheet. [Accessed: 21-Mar-2017].</w:t>
      </w:r>
    </w:p>
    <w:p w14:paraId="532046EE" w14:textId="77777777" w:rsidR="00431D49" w:rsidRPr="00492A64" w:rsidRDefault="00431D49" w:rsidP="00431D49">
      <w:pPr>
        <w:pStyle w:val="Bibliography"/>
        <w:rPr>
          <w:sz w:val="12"/>
          <w:szCs w:val="16"/>
        </w:rPr>
      </w:pPr>
      <w:r w:rsidRPr="00492A64">
        <w:rPr>
          <w:sz w:val="12"/>
          <w:szCs w:val="16"/>
        </w:rPr>
        <w:t>[78]</w:t>
      </w:r>
      <w:r w:rsidRPr="00492A64">
        <w:rPr>
          <w:sz w:val="12"/>
          <w:szCs w:val="16"/>
        </w:rPr>
        <w:tab/>
        <w:t xml:space="preserve">C. Sharkie and A. Fisher, </w:t>
      </w:r>
      <w:r w:rsidRPr="00492A64">
        <w:rPr>
          <w:i/>
          <w:iCs/>
          <w:sz w:val="12"/>
          <w:szCs w:val="16"/>
        </w:rPr>
        <w:t>Jump Start Responsive Web Design</w:t>
      </w:r>
      <w:r w:rsidRPr="00492A64">
        <w:rPr>
          <w:sz w:val="12"/>
          <w:szCs w:val="16"/>
        </w:rPr>
        <w:t>, 1 edition. Collingwood, VIC, Australia: SitePoint, 2013.</w:t>
      </w:r>
    </w:p>
    <w:p w14:paraId="184DF6A6" w14:textId="77777777" w:rsidR="00431D49" w:rsidRPr="00492A64" w:rsidRDefault="00431D49" w:rsidP="00431D49">
      <w:pPr>
        <w:pStyle w:val="Bibliography"/>
        <w:rPr>
          <w:sz w:val="12"/>
          <w:szCs w:val="16"/>
        </w:rPr>
      </w:pPr>
      <w:r w:rsidRPr="00492A64">
        <w:rPr>
          <w:sz w:val="12"/>
          <w:szCs w:val="16"/>
        </w:rPr>
        <w:t>[79]</w:t>
      </w:r>
      <w:r w:rsidRPr="00492A64">
        <w:rPr>
          <w:sz w:val="12"/>
          <w:szCs w:val="16"/>
        </w:rPr>
        <w:tab/>
        <w:t xml:space="preserve">T. Firdaus, </w:t>
      </w:r>
      <w:r w:rsidRPr="00492A64">
        <w:rPr>
          <w:i/>
          <w:iCs/>
          <w:sz w:val="12"/>
          <w:szCs w:val="16"/>
        </w:rPr>
        <w:t>Responsive Web Design by Example</w:t>
      </w:r>
      <w:r w:rsidRPr="00492A64">
        <w:rPr>
          <w:sz w:val="12"/>
          <w:szCs w:val="16"/>
        </w:rPr>
        <w:t>. Birmingham: Packt Publishing, 2013.</w:t>
      </w:r>
    </w:p>
    <w:p w14:paraId="01FBFE26" w14:textId="77777777" w:rsidR="00431D49" w:rsidRPr="00492A64" w:rsidRDefault="00431D49" w:rsidP="00431D49">
      <w:pPr>
        <w:pStyle w:val="Bibliography"/>
        <w:rPr>
          <w:sz w:val="12"/>
          <w:szCs w:val="16"/>
        </w:rPr>
      </w:pPr>
      <w:r w:rsidRPr="00492A64">
        <w:rPr>
          <w:sz w:val="12"/>
          <w:szCs w:val="16"/>
        </w:rPr>
        <w:t>[80]</w:t>
      </w:r>
      <w:r w:rsidRPr="00492A64">
        <w:rPr>
          <w:sz w:val="12"/>
          <w:szCs w:val="16"/>
        </w:rPr>
        <w:tab/>
        <w:t xml:space="preserve">N. Jain, ‘Review of different responsive CSS Front-End Frameworks’, </w:t>
      </w:r>
      <w:r w:rsidRPr="00492A64">
        <w:rPr>
          <w:i/>
          <w:iCs/>
          <w:sz w:val="12"/>
          <w:szCs w:val="16"/>
        </w:rPr>
        <w:t>J. Glob. Res. Comput. Sci.</w:t>
      </w:r>
      <w:r w:rsidRPr="00492A64">
        <w:rPr>
          <w:sz w:val="12"/>
          <w:szCs w:val="16"/>
        </w:rPr>
        <w:t>, vol. 5, no. 11, pp. 5–10, 2015.</w:t>
      </w:r>
    </w:p>
    <w:p w14:paraId="3B51A1FD" w14:textId="77777777" w:rsidR="00431D49" w:rsidRPr="00492A64" w:rsidRDefault="00431D49" w:rsidP="00431D49">
      <w:pPr>
        <w:pStyle w:val="Bibliography"/>
        <w:rPr>
          <w:sz w:val="12"/>
          <w:szCs w:val="16"/>
        </w:rPr>
      </w:pPr>
      <w:r w:rsidRPr="00492A64">
        <w:rPr>
          <w:sz w:val="12"/>
          <w:szCs w:val="16"/>
        </w:rPr>
        <w:t>[81]</w:t>
      </w:r>
      <w:r w:rsidRPr="00492A64">
        <w:rPr>
          <w:sz w:val="12"/>
          <w:szCs w:val="16"/>
        </w:rPr>
        <w:tab/>
        <w:t>‘What are the pros and cons of using Bootstrap in web development? - Quora’. [Online]. Available: https://www.quora.com/What-are-the-pros-and-cons-of-using-Bootstrap-in-web-development. [Accessed: 21-Mar-2017].</w:t>
      </w:r>
    </w:p>
    <w:p w14:paraId="45C04ADE" w14:textId="77777777" w:rsidR="00431D49" w:rsidRPr="00492A64" w:rsidRDefault="00431D49" w:rsidP="00431D49">
      <w:pPr>
        <w:pStyle w:val="Bibliography"/>
        <w:rPr>
          <w:sz w:val="12"/>
          <w:szCs w:val="16"/>
        </w:rPr>
      </w:pPr>
      <w:r w:rsidRPr="00492A64">
        <w:rPr>
          <w:sz w:val="12"/>
          <w:szCs w:val="16"/>
        </w:rPr>
        <w:t>[82]</w:t>
      </w:r>
      <w:r w:rsidRPr="00492A64">
        <w:rPr>
          <w:sz w:val="12"/>
          <w:szCs w:val="16"/>
        </w:rPr>
        <w:tab/>
        <w:t xml:space="preserve">D. Cochran, </w:t>
      </w:r>
      <w:r w:rsidRPr="00492A64">
        <w:rPr>
          <w:i/>
          <w:iCs/>
          <w:sz w:val="12"/>
          <w:szCs w:val="16"/>
        </w:rPr>
        <w:t>Twitter Bootstrap Web Development How-To</w:t>
      </w:r>
      <w:r w:rsidRPr="00492A64">
        <w:rPr>
          <w:sz w:val="12"/>
          <w:szCs w:val="16"/>
        </w:rPr>
        <w:t>. Birminghan, UK: Packt Publishing, 2012.</w:t>
      </w:r>
    </w:p>
    <w:p w14:paraId="7D04FCF6" w14:textId="77777777" w:rsidR="00431D49" w:rsidRPr="00492A64" w:rsidRDefault="00431D49" w:rsidP="00431D49">
      <w:pPr>
        <w:pStyle w:val="Bibliography"/>
        <w:rPr>
          <w:sz w:val="12"/>
          <w:szCs w:val="16"/>
        </w:rPr>
      </w:pPr>
      <w:r w:rsidRPr="00492A64">
        <w:rPr>
          <w:sz w:val="12"/>
          <w:szCs w:val="16"/>
        </w:rPr>
        <w:t>[83]</w:t>
      </w:r>
      <w:r w:rsidRPr="00492A64">
        <w:rPr>
          <w:sz w:val="12"/>
          <w:szCs w:val="16"/>
        </w:rPr>
        <w:tab/>
        <w:t xml:space="preserve">A. Pratas, </w:t>
      </w:r>
      <w:r w:rsidRPr="00492A64">
        <w:rPr>
          <w:i/>
          <w:iCs/>
          <w:sz w:val="12"/>
          <w:szCs w:val="16"/>
        </w:rPr>
        <w:t>Creating Flat Design Websites</w:t>
      </w:r>
      <w:r w:rsidRPr="00492A64">
        <w:rPr>
          <w:sz w:val="12"/>
          <w:szCs w:val="16"/>
        </w:rPr>
        <w:t>. Birmingham, UK: Packt Publishing, 2014.</w:t>
      </w:r>
    </w:p>
    <w:p w14:paraId="2F14892F" w14:textId="11D53C55" w:rsidR="00E4038F" w:rsidRPr="00492A64" w:rsidRDefault="00E4038F" w:rsidP="00E4038F">
      <w:pPr>
        <w:rPr>
          <w:sz w:val="12"/>
          <w:szCs w:val="16"/>
        </w:rPr>
      </w:pPr>
      <w:r w:rsidRPr="00492A64">
        <w:rPr>
          <w:rFonts w:eastAsia="MS Mincho" w:cs="Arial"/>
          <w:sz w:val="12"/>
          <w:szCs w:val="16"/>
        </w:rPr>
        <w:fldChar w:fldCharType="end"/>
      </w:r>
    </w:p>
    <w:p w14:paraId="05D81EA6" w14:textId="6198401A" w:rsidR="00E4038F" w:rsidRDefault="00E4038F" w:rsidP="00E4038F">
      <w:pPr>
        <w:jc w:val="left"/>
        <w:rPr>
          <w:rFonts w:eastAsia="MS Mincho" w:cs="Arial"/>
          <w:i/>
          <w:iCs/>
        </w:rPr>
      </w:pPr>
      <w:r>
        <w:rPr>
          <w:rFonts w:eastAsia="MS Mincho" w:cs="Arial"/>
          <w:i/>
          <w:iCs/>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64F7FD8C" w14:textId="66E89F6A" w:rsidR="00E4038F"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94129" w:history="1">
            <w:r w:rsidRPr="00176B7E">
              <w:rPr>
                <w:rStyle w:val="Hyperlink"/>
                <w:rFonts w:ascii="Times New Roman" w:eastAsia="MS Mincho" w:hAnsi="Times New Roman"/>
                <w:noProof/>
              </w:rPr>
              <w:t>I.</w:t>
            </w:r>
            <w:r>
              <w:rPr>
                <w:rFonts w:asciiTheme="minorHAnsi" w:eastAsiaTheme="minorEastAsia" w:hAnsiTheme="minorHAnsi" w:cstheme="minorBidi"/>
                <w:noProof/>
                <w:sz w:val="22"/>
                <w:szCs w:val="22"/>
                <w:lang w:eastAsia="en-GB"/>
              </w:rPr>
              <w:tab/>
            </w:r>
            <w:r w:rsidRPr="00176B7E">
              <w:rPr>
                <w:rStyle w:val="Hyperlink"/>
                <w:rFonts w:eastAsia="MS Mincho"/>
                <w:noProof/>
              </w:rPr>
              <w:t>Introduction</w:t>
            </w:r>
            <w:r>
              <w:rPr>
                <w:noProof/>
                <w:webHidden/>
              </w:rPr>
              <w:tab/>
            </w:r>
            <w:r>
              <w:rPr>
                <w:noProof/>
                <w:webHidden/>
              </w:rPr>
              <w:fldChar w:fldCharType="begin"/>
            </w:r>
            <w:r>
              <w:rPr>
                <w:noProof/>
                <w:webHidden/>
              </w:rPr>
              <w:instrText xml:space="preserve"> PAGEREF _Toc477894129 \h </w:instrText>
            </w:r>
            <w:r>
              <w:rPr>
                <w:noProof/>
                <w:webHidden/>
              </w:rPr>
            </w:r>
            <w:r>
              <w:rPr>
                <w:noProof/>
                <w:webHidden/>
              </w:rPr>
              <w:fldChar w:fldCharType="separate"/>
            </w:r>
            <w:r>
              <w:rPr>
                <w:noProof/>
                <w:webHidden/>
              </w:rPr>
              <w:t>1</w:t>
            </w:r>
            <w:r>
              <w:rPr>
                <w:noProof/>
                <w:webHidden/>
              </w:rPr>
              <w:fldChar w:fldCharType="end"/>
            </w:r>
          </w:hyperlink>
        </w:p>
        <w:p w14:paraId="18C6CD70" w14:textId="1AD52251"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0" w:history="1">
            <w:r w:rsidR="00E4038F" w:rsidRPr="00176B7E">
              <w:rPr>
                <w:rStyle w:val="Hyperlink"/>
                <w:rFonts w:ascii="Times New Roman" w:eastAsia="MS Mincho" w:hAnsi="Times New Roman"/>
                <w:noProof/>
              </w:rPr>
              <w:t>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ify’s Promise</w:t>
            </w:r>
            <w:r w:rsidR="00E4038F">
              <w:rPr>
                <w:noProof/>
                <w:webHidden/>
              </w:rPr>
              <w:tab/>
            </w:r>
            <w:r w:rsidR="00E4038F">
              <w:rPr>
                <w:noProof/>
                <w:webHidden/>
              </w:rPr>
              <w:fldChar w:fldCharType="begin"/>
            </w:r>
            <w:r w:rsidR="00E4038F">
              <w:rPr>
                <w:noProof/>
                <w:webHidden/>
              </w:rPr>
              <w:instrText xml:space="preserve"> PAGEREF _Toc477894130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1DC3F28B" w14:textId="6353FBB5"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1" w:history="1">
            <w:r w:rsidR="00E4038F" w:rsidRPr="00176B7E">
              <w:rPr>
                <w:rStyle w:val="Hyperlink"/>
                <w:rFonts w:ascii="Times New Roman" w:eastAsia="MS Mincho" w:hAnsi="Times New Roman"/>
                <w:noProof/>
              </w:rPr>
              <w:t>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ground</w:t>
            </w:r>
            <w:r w:rsidR="00E4038F">
              <w:rPr>
                <w:noProof/>
                <w:webHidden/>
              </w:rPr>
              <w:tab/>
            </w:r>
            <w:r w:rsidR="00E4038F">
              <w:rPr>
                <w:noProof/>
                <w:webHidden/>
              </w:rPr>
              <w:fldChar w:fldCharType="begin"/>
            </w:r>
            <w:r w:rsidR="00E4038F">
              <w:rPr>
                <w:noProof/>
                <w:webHidden/>
              </w:rPr>
              <w:instrText xml:space="preserve"> PAGEREF _Toc477894131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13C8276" w14:textId="091EDC98"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2"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w:t>
            </w:r>
            <w:r w:rsidR="00E4038F">
              <w:rPr>
                <w:noProof/>
                <w:webHidden/>
              </w:rPr>
              <w:tab/>
            </w:r>
            <w:r w:rsidR="00E4038F">
              <w:rPr>
                <w:noProof/>
                <w:webHidden/>
              </w:rPr>
              <w:fldChar w:fldCharType="begin"/>
            </w:r>
            <w:r w:rsidR="00E4038F">
              <w:rPr>
                <w:noProof/>
                <w:webHidden/>
              </w:rPr>
              <w:instrText xml:space="preserve"> PAGEREF _Toc477894132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96592AE" w14:textId="72DBEE0C"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3" w:history="1">
            <w:r w:rsidR="00E4038F" w:rsidRPr="00176B7E">
              <w:rPr>
                <w:rStyle w:val="Hyperlink"/>
                <w:rFonts w:ascii="Times New Roman" w:eastAsia="MS Mincho" w:hAnsi="Times New Roman"/>
                <w:noProof/>
                <w:lang w:val="en-US" w:eastAsia="en-GB"/>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lang w:val="en-US" w:eastAsia="en-GB"/>
              </w:rPr>
              <w:t>Sleep and thermoregulation</w:t>
            </w:r>
            <w:r w:rsidR="00E4038F">
              <w:rPr>
                <w:noProof/>
                <w:webHidden/>
              </w:rPr>
              <w:tab/>
            </w:r>
            <w:r w:rsidR="00E4038F">
              <w:rPr>
                <w:noProof/>
                <w:webHidden/>
              </w:rPr>
              <w:fldChar w:fldCharType="begin"/>
            </w:r>
            <w:r w:rsidR="00E4038F">
              <w:rPr>
                <w:noProof/>
                <w:webHidden/>
              </w:rPr>
              <w:instrText xml:space="preserve"> PAGEREF _Toc477894133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18B8DE54" w14:textId="0818B963"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4" w:history="1">
            <w:r w:rsidR="00E4038F" w:rsidRPr="00176B7E">
              <w:rPr>
                <w:rStyle w:val="Hyperlink"/>
                <w:rFonts w:ascii="Times New Roman" w:eastAsia="MS Mincho" w:hAnsi="Times New Roman"/>
                <w:noProof/>
              </w:rPr>
              <w:t>I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lated Work</w:t>
            </w:r>
            <w:r w:rsidR="00E4038F">
              <w:rPr>
                <w:noProof/>
                <w:webHidden/>
              </w:rPr>
              <w:tab/>
            </w:r>
            <w:r w:rsidR="00E4038F">
              <w:rPr>
                <w:noProof/>
                <w:webHidden/>
              </w:rPr>
              <w:fldChar w:fldCharType="begin"/>
            </w:r>
            <w:r w:rsidR="00E4038F">
              <w:rPr>
                <w:noProof/>
                <w:webHidden/>
              </w:rPr>
              <w:instrText xml:space="preserve"> PAGEREF _Toc477894134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0735F594" w14:textId="31173AFA"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5"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Literature</w:t>
            </w:r>
            <w:r w:rsidR="00E4038F">
              <w:rPr>
                <w:noProof/>
                <w:webHidden/>
              </w:rPr>
              <w:tab/>
            </w:r>
            <w:r w:rsidR="00E4038F">
              <w:rPr>
                <w:noProof/>
                <w:webHidden/>
              </w:rPr>
              <w:fldChar w:fldCharType="begin"/>
            </w:r>
            <w:r w:rsidR="00E4038F">
              <w:rPr>
                <w:noProof/>
                <w:webHidden/>
              </w:rPr>
              <w:instrText xml:space="preserve"> PAGEREF _Toc477894135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3C1ADB50" w14:textId="68784F14"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6" w:history="1">
            <w:r w:rsidR="00E4038F" w:rsidRPr="00176B7E">
              <w:rPr>
                <w:rStyle w:val="Hyperlink"/>
                <w:rFonts w:ascii="Times New Roman" w:eastAsia="MS Mincho" w:hAnsi="Times New Roman"/>
                <w:noProof/>
              </w:rPr>
              <w:t>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ystem Design and Implementation</w:t>
            </w:r>
            <w:r w:rsidR="00E4038F">
              <w:rPr>
                <w:noProof/>
                <w:webHidden/>
              </w:rPr>
              <w:tab/>
            </w:r>
            <w:r w:rsidR="00E4038F">
              <w:rPr>
                <w:noProof/>
                <w:webHidden/>
              </w:rPr>
              <w:fldChar w:fldCharType="begin"/>
            </w:r>
            <w:r w:rsidR="00E4038F">
              <w:rPr>
                <w:noProof/>
                <w:webHidden/>
              </w:rPr>
              <w:instrText xml:space="preserve"> PAGEREF _Toc477894136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6D5C5228" w14:textId="22B9FCE7"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7"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Overall High Level Design</w:t>
            </w:r>
            <w:r w:rsidR="00E4038F">
              <w:rPr>
                <w:noProof/>
                <w:webHidden/>
              </w:rPr>
              <w:tab/>
            </w:r>
            <w:r w:rsidR="00E4038F">
              <w:rPr>
                <w:noProof/>
                <w:webHidden/>
              </w:rPr>
              <w:fldChar w:fldCharType="begin"/>
            </w:r>
            <w:r w:rsidR="00E4038F">
              <w:rPr>
                <w:noProof/>
                <w:webHidden/>
              </w:rPr>
              <w:instrText xml:space="preserve"> PAGEREF _Toc477894137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09C8B2A2" w14:textId="1D53814A"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8" w:history="1">
            <w:r w:rsidR="00E4038F" w:rsidRPr="00176B7E">
              <w:rPr>
                <w:rStyle w:val="Hyperlink"/>
                <w:rFonts w:ascii="Times New Roman" w:eastAsia="MS Mincho" w:hAnsi="Times New Roman"/>
                <w:noProof/>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ensors</w:t>
            </w:r>
            <w:r w:rsidR="00E4038F">
              <w:rPr>
                <w:noProof/>
                <w:webHidden/>
              </w:rPr>
              <w:tab/>
            </w:r>
            <w:r w:rsidR="00E4038F">
              <w:rPr>
                <w:noProof/>
                <w:webHidden/>
              </w:rPr>
              <w:fldChar w:fldCharType="begin"/>
            </w:r>
            <w:r w:rsidR="00E4038F">
              <w:rPr>
                <w:noProof/>
                <w:webHidden/>
              </w:rPr>
              <w:instrText xml:space="preserve"> PAGEREF _Toc477894138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7379AC1E" w14:textId="6CE28362"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9" w:history="1">
            <w:r w:rsidR="00E4038F" w:rsidRPr="00176B7E">
              <w:rPr>
                <w:rStyle w:val="Hyperlink"/>
                <w:rFonts w:ascii="Times New Roman" w:eastAsia="MS Mincho" w:hAnsi="Times New Roman"/>
                <w:noProof/>
              </w:rPr>
              <w:t>C.</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end (Server, Database, API)</w:t>
            </w:r>
            <w:r w:rsidR="00E4038F">
              <w:rPr>
                <w:noProof/>
                <w:webHidden/>
              </w:rPr>
              <w:tab/>
            </w:r>
            <w:r w:rsidR="00E4038F">
              <w:rPr>
                <w:noProof/>
                <w:webHidden/>
              </w:rPr>
              <w:fldChar w:fldCharType="begin"/>
            </w:r>
            <w:r w:rsidR="00E4038F">
              <w:rPr>
                <w:noProof/>
                <w:webHidden/>
              </w:rPr>
              <w:instrText xml:space="preserve"> PAGEREF _Toc477894139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1DCCEEBD" w14:textId="20F7AC11"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Server</w:t>
            </w:r>
            <w:r w:rsidR="00E4038F">
              <w:rPr>
                <w:noProof/>
                <w:webHidden/>
              </w:rPr>
              <w:tab/>
            </w:r>
            <w:r w:rsidR="00E4038F">
              <w:rPr>
                <w:noProof/>
                <w:webHidden/>
              </w:rPr>
              <w:fldChar w:fldCharType="begin"/>
            </w:r>
            <w:r w:rsidR="00E4038F">
              <w:rPr>
                <w:noProof/>
                <w:webHidden/>
              </w:rPr>
              <w:instrText xml:space="preserve"> PAGEREF _Toc477894140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59EF9B9B" w14:textId="163DAB10"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Database</w:t>
            </w:r>
            <w:r w:rsidR="00E4038F">
              <w:rPr>
                <w:noProof/>
                <w:webHidden/>
              </w:rPr>
              <w:tab/>
            </w:r>
            <w:r w:rsidR="00E4038F">
              <w:rPr>
                <w:noProof/>
                <w:webHidden/>
              </w:rPr>
              <w:fldChar w:fldCharType="begin"/>
            </w:r>
            <w:r w:rsidR="00E4038F">
              <w:rPr>
                <w:noProof/>
                <w:webHidden/>
              </w:rPr>
              <w:instrText xml:space="preserve"> PAGEREF _Toc477894141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58316612" w14:textId="2B42775C"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API</w:t>
            </w:r>
            <w:r w:rsidR="00E4038F">
              <w:rPr>
                <w:noProof/>
                <w:webHidden/>
              </w:rPr>
              <w:tab/>
            </w:r>
            <w:r w:rsidR="00E4038F">
              <w:rPr>
                <w:noProof/>
                <w:webHidden/>
              </w:rPr>
              <w:fldChar w:fldCharType="begin"/>
            </w:r>
            <w:r w:rsidR="00E4038F">
              <w:rPr>
                <w:noProof/>
                <w:webHidden/>
              </w:rPr>
              <w:instrText xml:space="preserve"> PAGEREF _Toc477894142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7A25956E" w14:textId="3FA67757"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3" w:history="1">
            <w:r w:rsidR="00E4038F" w:rsidRPr="00176B7E">
              <w:rPr>
                <w:rStyle w:val="Hyperlink"/>
                <w:rFonts w:ascii="Times New Roman" w:eastAsia="MS Mincho" w:hAnsi="Times New Roman"/>
                <w:noProof/>
              </w:rPr>
              <w:t>D.</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w:t>
            </w:r>
            <w:r w:rsidR="00E4038F">
              <w:rPr>
                <w:noProof/>
                <w:webHidden/>
              </w:rPr>
              <w:tab/>
            </w:r>
            <w:r w:rsidR="00E4038F">
              <w:rPr>
                <w:noProof/>
                <w:webHidden/>
              </w:rPr>
              <w:fldChar w:fldCharType="begin"/>
            </w:r>
            <w:r w:rsidR="00E4038F">
              <w:rPr>
                <w:noProof/>
                <w:webHidden/>
              </w:rPr>
              <w:instrText xml:space="preserve"> PAGEREF _Toc477894143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0EE29573" w14:textId="6B868DD0"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4"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 quality evalution</w:t>
            </w:r>
            <w:r w:rsidR="00E4038F">
              <w:rPr>
                <w:noProof/>
                <w:webHidden/>
              </w:rPr>
              <w:tab/>
            </w:r>
            <w:r w:rsidR="00E4038F">
              <w:rPr>
                <w:noProof/>
                <w:webHidden/>
              </w:rPr>
              <w:fldChar w:fldCharType="begin"/>
            </w:r>
            <w:r w:rsidR="00E4038F">
              <w:rPr>
                <w:noProof/>
                <w:webHidden/>
              </w:rPr>
              <w:instrText xml:space="preserve"> PAGEREF _Toc477894144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258C1341" w14:textId="61BEFE52"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5"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lustering Analysis and Features Extraction</w:t>
            </w:r>
            <w:r w:rsidR="00E4038F">
              <w:rPr>
                <w:noProof/>
                <w:webHidden/>
              </w:rPr>
              <w:tab/>
            </w:r>
            <w:r w:rsidR="00E4038F">
              <w:rPr>
                <w:noProof/>
                <w:webHidden/>
              </w:rPr>
              <w:fldChar w:fldCharType="begin"/>
            </w:r>
            <w:r w:rsidR="00E4038F">
              <w:rPr>
                <w:noProof/>
                <w:webHidden/>
              </w:rPr>
              <w:instrText xml:space="preserve"> PAGEREF _Toc477894145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09CB5A1E" w14:textId="22F9E66C"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6"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odel selection</w:t>
            </w:r>
            <w:r w:rsidR="00E4038F">
              <w:rPr>
                <w:noProof/>
                <w:webHidden/>
              </w:rPr>
              <w:tab/>
            </w:r>
            <w:r w:rsidR="00E4038F">
              <w:rPr>
                <w:noProof/>
                <w:webHidden/>
              </w:rPr>
              <w:fldChar w:fldCharType="begin"/>
            </w:r>
            <w:r w:rsidR="00E4038F">
              <w:rPr>
                <w:noProof/>
                <w:webHidden/>
              </w:rPr>
              <w:instrText xml:space="preserve"> PAGEREF _Toc477894146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594CD889" w14:textId="1329483D"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7"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 Model – Server Deployment</w:t>
            </w:r>
            <w:r w:rsidR="00E4038F">
              <w:rPr>
                <w:noProof/>
                <w:webHidden/>
              </w:rPr>
              <w:tab/>
            </w:r>
            <w:r w:rsidR="00E4038F">
              <w:rPr>
                <w:noProof/>
                <w:webHidden/>
              </w:rPr>
              <w:fldChar w:fldCharType="begin"/>
            </w:r>
            <w:r w:rsidR="00E4038F">
              <w:rPr>
                <w:noProof/>
                <w:webHidden/>
              </w:rPr>
              <w:instrText xml:space="preserve"> PAGEREF _Toc477894147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741BDCFA" w14:textId="1AD6D159"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8"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esting</w:t>
            </w:r>
            <w:r w:rsidR="00E4038F">
              <w:rPr>
                <w:noProof/>
                <w:webHidden/>
              </w:rPr>
              <w:tab/>
            </w:r>
            <w:r w:rsidR="00E4038F">
              <w:rPr>
                <w:noProof/>
                <w:webHidden/>
              </w:rPr>
              <w:fldChar w:fldCharType="begin"/>
            </w:r>
            <w:r w:rsidR="00E4038F">
              <w:rPr>
                <w:noProof/>
                <w:webHidden/>
              </w:rPr>
              <w:instrText xml:space="preserve"> PAGEREF _Toc477894148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6BF96186" w14:textId="779C9668"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9" w:history="1">
            <w:r w:rsidR="00E4038F" w:rsidRPr="00176B7E">
              <w:rPr>
                <w:rStyle w:val="Hyperlink"/>
                <w:rFonts w:ascii="Times New Roman" w:eastAsia="MS Mincho" w:hAnsi="Times New Roman"/>
                <w:noProof/>
              </w:rPr>
              <w:t>E.</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Frontend (iOS Application and Website)</w:t>
            </w:r>
            <w:r w:rsidR="00E4038F">
              <w:rPr>
                <w:noProof/>
                <w:webHidden/>
              </w:rPr>
              <w:tab/>
            </w:r>
            <w:r w:rsidR="00E4038F">
              <w:rPr>
                <w:noProof/>
                <w:webHidden/>
              </w:rPr>
              <w:fldChar w:fldCharType="begin"/>
            </w:r>
            <w:r w:rsidR="00E4038F">
              <w:rPr>
                <w:noProof/>
                <w:webHidden/>
              </w:rPr>
              <w:instrText xml:space="preserve"> PAGEREF _Toc477894149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591F3183" w14:textId="43B4F81A"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iOS application and Homekit</w:t>
            </w:r>
            <w:r w:rsidR="00E4038F">
              <w:rPr>
                <w:noProof/>
                <w:webHidden/>
              </w:rPr>
              <w:tab/>
            </w:r>
            <w:r w:rsidR="00E4038F">
              <w:rPr>
                <w:noProof/>
                <w:webHidden/>
              </w:rPr>
              <w:fldChar w:fldCharType="begin"/>
            </w:r>
            <w:r w:rsidR="00E4038F">
              <w:rPr>
                <w:noProof/>
                <w:webHidden/>
              </w:rPr>
              <w:instrText xml:space="preserve"> PAGEREF _Toc477894150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1CBB54B8" w14:textId="23E57489"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OS User Interface Design</w:t>
            </w:r>
            <w:r w:rsidR="00E4038F">
              <w:rPr>
                <w:noProof/>
                <w:webHidden/>
              </w:rPr>
              <w:tab/>
            </w:r>
            <w:r w:rsidR="00E4038F">
              <w:rPr>
                <w:noProof/>
                <w:webHidden/>
              </w:rPr>
              <w:fldChar w:fldCharType="begin"/>
            </w:r>
            <w:r w:rsidR="00E4038F">
              <w:rPr>
                <w:noProof/>
                <w:webHidden/>
              </w:rPr>
              <w:instrText xml:space="preserve"> PAGEREF _Toc477894151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59ADE06C" w14:textId="3D2AF050"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Communication</w:t>
            </w:r>
            <w:r w:rsidR="00E4038F">
              <w:rPr>
                <w:noProof/>
                <w:webHidden/>
              </w:rPr>
              <w:tab/>
            </w:r>
            <w:r w:rsidR="00E4038F">
              <w:rPr>
                <w:noProof/>
                <w:webHidden/>
              </w:rPr>
              <w:fldChar w:fldCharType="begin"/>
            </w:r>
            <w:r w:rsidR="00E4038F">
              <w:rPr>
                <w:noProof/>
                <w:webHidden/>
              </w:rPr>
              <w:instrText xml:space="preserve"> PAGEREF _Toc477894152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7E87774E" w14:textId="44ACE6D8"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3"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Security</w:t>
            </w:r>
            <w:r w:rsidR="00E4038F">
              <w:rPr>
                <w:noProof/>
                <w:webHidden/>
              </w:rPr>
              <w:tab/>
            </w:r>
            <w:r w:rsidR="00E4038F">
              <w:rPr>
                <w:noProof/>
                <w:webHidden/>
              </w:rPr>
              <w:fldChar w:fldCharType="begin"/>
            </w:r>
            <w:r w:rsidR="00E4038F">
              <w:rPr>
                <w:noProof/>
                <w:webHidden/>
              </w:rPr>
              <w:instrText xml:space="preserve"> PAGEREF _Toc477894153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2DF8F701" w14:textId="1EB6953F"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4"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the Feedback System</w:t>
            </w:r>
            <w:r w:rsidR="00E4038F">
              <w:rPr>
                <w:noProof/>
                <w:webHidden/>
              </w:rPr>
              <w:tab/>
            </w:r>
            <w:r w:rsidR="00E4038F">
              <w:rPr>
                <w:noProof/>
                <w:webHidden/>
              </w:rPr>
              <w:fldChar w:fldCharType="begin"/>
            </w:r>
            <w:r w:rsidR="00E4038F">
              <w:rPr>
                <w:noProof/>
                <w:webHidden/>
              </w:rPr>
              <w:instrText xml:space="preserve"> PAGEREF _Toc477894154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328AB05" w14:textId="0374B917" w:rsidR="00E4038F" w:rsidRDefault="0096235A">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5" w:history="1">
            <w:r w:rsidR="00E4038F" w:rsidRPr="00176B7E">
              <w:rPr>
                <w:rStyle w:val="Hyperlink"/>
                <w:rFonts w:ascii="Times New Roman" w:eastAsia="MS Mincho" w:hAnsi="Times New Roman"/>
                <w:noProof/>
              </w:rPr>
              <w:t>6)</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Application Testing</w:t>
            </w:r>
            <w:r w:rsidR="00E4038F">
              <w:rPr>
                <w:noProof/>
                <w:webHidden/>
              </w:rPr>
              <w:tab/>
            </w:r>
            <w:r w:rsidR="00E4038F">
              <w:rPr>
                <w:noProof/>
                <w:webHidden/>
              </w:rPr>
              <w:fldChar w:fldCharType="begin"/>
            </w:r>
            <w:r w:rsidR="00E4038F">
              <w:rPr>
                <w:noProof/>
                <w:webHidden/>
              </w:rPr>
              <w:instrText xml:space="preserve"> PAGEREF _Toc477894155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0A35A780" w14:textId="5B03BC29" w:rsidR="00E4038F" w:rsidRDefault="0096235A">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56" w:history="1">
            <w:r w:rsidR="00E4038F" w:rsidRPr="00176B7E">
              <w:rPr>
                <w:rStyle w:val="Hyperlink"/>
                <w:rFonts w:ascii="Times New Roman" w:eastAsia="MS Mincho" w:hAnsi="Times New Roman"/>
                <w:noProof/>
              </w:rPr>
              <w:t>F.</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Web Interface</w:t>
            </w:r>
            <w:r w:rsidR="00E4038F">
              <w:rPr>
                <w:noProof/>
                <w:webHidden/>
              </w:rPr>
              <w:tab/>
            </w:r>
            <w:r w:rsidR="00E4038F">
              <w:rPr>
                <w:noProof/>
                <w:webHidden/>
              </w:rPr>
              <w:fldChar w:fldCharType="begin"/>
            </w:r>
            <w:r w:rsidR="00E4038F">
              <w:rPr>
                <w:noProof/>
                <w:webHidden/>
              </w:rPr>
              <w:instrText xml:space="preserve"> PAGEREF _Toc477894156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7679452" w14:textId="134B8048"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7" w:history="1">
            <w:r w:rsidR="00E4038F" w:rsidRPr="00176B7E">
              <w:rPr>
                <w:rStyle w:val="Hyperlink"/>
                <w:rFonts w:ascii="Times New Roman" w:eastAsia="MS Mincho" w:hAnsi="Times New Roman"/>
                <w:noProof/>
              </w:rPr>
              <w:t>V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Evaluation Criteria and Setup</w:t>
            </w:r>
            <w:r w:rsidR="00E4038F">
              <w:rPr>
                <w:noProof/>
                <w:webHidden/>
              </w:rPr>
              <w:tab/>
            </w:r>
            <w:r w:rsidR="00E4038F">
              <w:rPr>
                <w:noProof/>
                <w:webHidden/>
              </w:rPr>
              <w:fldChar w:fldCharType="begin"/>
            </w:r>
            <w:r w:rsidR="00E4038F">
              <w:rPr>
                <w:noProof/>
                <w:webHidden/>
              </w:rPr>
              <w:instrText xml:space="preserve"> PAGEREF _Toc477894157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6BB1D7D1" w14:textId="4AF7AAF1"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8" w:history="1">
            <w:r w:rsidR="00E4038F" w:rsidRPr="00176B7E">
              <w:rPr>
                <w:rStyle w:val="Hyperlink"/>
                <w:rFonts w:ascii="Times New Roman" w:eastAsia="MS Mincho" w:hAnsi="Times New Roman"/>
                <w:noProof/>
              </w:rPr>
              <w:t>V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sults</w:t>
            </w:r>
            <w:r w:rsidR="00E4038F">
              <w:rPr>
                <w:noProof/>
                <w:webHidden/>
              </w:rPr>
              <w:tab/>
            </w:r>
            <w:r w:rsidR="00E4038F">
              <w:rPr>
                <w:noProof/>
                <w:webHidden/>
              </w:rPr>
              <w:fldChar w:fldCharType="begin"/>
            </w:r>
            <w:r w:rsidR="00E4038F">
              <w:rPr>
                <w:noProof/>
                <w:webHidden/>
              </w:rPr>
              <w:instrText xml:space="preserve"> PAGEREF _Toc477894158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0B15873" w14:textId="14AEAC43"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9" w:history="1">
            <w:r w:rsidR="00E4038F" w:rsidRPr="00176B7E">
              <w:rPr>
                <w:rStyle w:val="Hyperlink"/>
                <w:rFonts w:ascii="Times New Roman" w:eastAsia="MS Mincho" w:hAnsi="Times New Roman"/>
                <w:noProof/>
              </w:rPr>
              <w:t>V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Discussion</w:t>
            </w:r>
            <w:r w:rsidR="00E4038F">
              <w:rPr>
                <w:noProof/>
                <w:webHidden/>
              </w:rPr>
              <w:tab/>
            </w:r>
            <w:r w:rsidR="00E4038F">
              <w:rPr>
                <w:noProof/>
                <w:webHidden/>
              </w:rPr>
              <w:fldChar w:fldCharType="begin"/>
            </w:r>
            <w:r w:rsidR="00E4038F">
              <w:rPr>
                <w:noProof/>
                <w:webHidden/>
              </w:rPr>
              <w:instrText xml:space="preserve"> PAGEREF _Toc477894159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4E9B006E" w14:textId="61171735"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0" w:history="1">
            <w:r w:rsidR="00E4038F" w:rsidRPr="00176B7E">
              <w:rPr>
                <w:rStyle w:val="Hyperlink"/>
                <w:rFonts w:ascii="Times New Roman" w:eastAsia="MS Mincho" w:hAnsi="Times New Roman"/>
                <w:noProof/>
              </w:rPr>
              <w:t>I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onclusion</w:t>
            </w:r>
            <w:r w:rsidR="00E4038F">
              <w:rPr>
                <w:noProof/>
                <w:webHidden/>
              </w:rPr>
              <w:tab/>
            </w:r>
            <w:r w:rsidR="00E4038F">
              <w:rPr>
                <w:noProof/>
                <w:webHidden/>
              </w:rPr>
              <w:fldChar w:fldCharType="begin"/>
            </w:r>
            <w:r w:rsidR="00E4038F">
              <w:rPr>
                <w:noProof/>
                <w:webHidden/>
              </w:rPr>
              <w:instrText xml:space="preserve"> PAGEREF _Toc477894160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B6C4ED5" w14:textId="4AB2D502" w:rsidR="00E4038F" w:rsidRDefault="0096235A">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1" w:history="1">
            <w:r w:rsidR="00E4038F" w:rsidRPr="00176B7E">
              <w:rPr>
                <w:rStyle w:val="Hyperlink"/>
                <w:rFonts w:ascii="Times New Roman" w:eastAsia="MS Mincho" w:hAnsi="Times New Roman"/>
                <w:noProof/>
              </w:rPr>
              <w:t>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ferences</w:t>
            </w:r>
            <w:r w:rsidR="00E4038F">
              <w:rPr>
                <w:noProof/>
                <w:webHidden/>
              </w:rPr>
              <w:tab/>
            </w:r>
            <w:r w:rsidR="00E4038F">
              <w:rPr>
                <w:noProof/>
                <w:webHidden/>
              </w:rPr>
              <w:fldChar w:fldCharType="begin"/>
            </w:r>
            <w:r w:rsidR="00E4038F">
              <w:rPr>
                <w:noProof/>
                <w:webHidden/>
              </w:rPr>
              <w:instrText xml:space="preserve"> PAGEREF _Toc477894161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2AD3307" w14:textId="7B0AB613"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47"/>
    <w:bookmarkEnd w:id="48"/>
    <w:p w14:paraId="69511309" w14:textId="164C6CFF"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w:anchor="_Toc477895041" w:history="1">
        <w:r w:rsidR="00321E62" w:rsidRPr="00B05B1E">
          <w:rPr>
            <w:rStyle w:val="Hyperlink"/>
            <w:rFonts w:eastAsia="MS Mincho"/>
            <w:noProof/>
          </w:rPr>
          <w:t>Figure 1: Sleep Stages</w:t>
        </w:r>
        <w:r w:rsidR="00321E62">
          <w:rPr>
            <w:noProof/>
            <w:webHidden/>
          </w:rPr>
          <w:tab/>
        </w:r>
        <w:r w:rsidR="00321E62">
          <w:rPr>
            <w:noProof/>
            <w:webHidden/>
          </w:rPr>
          <w:fldChar w:fldCharType="begin"/>
        </w:r>
        <w:r w:rsidR="00321E62">
          <w:rPr>
            <w:noProof/>
            <w:webHidden/>
          </w:rPr>
          <w:instrText xml:space="preserve"> PAGEREF _Toc477895041 \h </w:instrText>
        </w:r>
        <w:r w:rsidR="00321E62">
          <w:rPr>
            <w:noProof/>
            <w:webHidden/>
          </w:rPr>
        </w:r>
        <w:r w:rsidR="00321E62">
          <w:rPr>
            <w:noProof/>
            <w:webHidden/>
          </w:rPr>
          <w:fldChar w:fldCharType="separate"/>
        </w:r>
        <w:r w:rsidR="00321E62">
          <w:rPr>
            <w:noProof/>
            <w:webHidden/>
          </w:rPr>
          <w:t>1</w:t>
        </w:r>
        <w:r w:rsidR="00321E62">
          <w:rPr>
            <w:noProof/>
            <w:webHidden/>
          </w:rPr>
          <w:fldChar w:fldCharType="end"/>
        </w:r>
      </w:hyperlink>
    </w:p>
    <w:p w14:paraId="6654426B" w14:textId="238DA275"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r:id="rId12" w:anchor="_Toc477895042" w:history="1">
        <w:r w:rsidR="00321E62" w:rsidRPr="00B05B1E">
          <w:rPr>
            <w:rStyle w:val="Hyperlink"/>
            <w:rFonts w:eastAsia="MS Mincho"/>
            <w:noProof/>
          </w:rPr>
          <w:t>Figure 2: Sensor comparison</w:t>
        </w:r>
        <w:r w:rsidR="00321E62">
          <w:rPr>
            <w:noProof/>
            <w:webHidden/>
          </w:rPr>
          <w:tab/>
        </w:r>
        <w:r w:rsidR="00321E62">
          <w:rPr>
            <w:noProof/>
            <w:webHidden/>
          </w:rPr>
          <w:fldChar w:fldCharType="begin"/>
        </w:r>
        <w:r w:rsidR="00321E62">
          <w:rPr>
            <w:noProof/>
            <w:webHidden/>
          </w:rPr>
          <w:instrText xml:space="preserve"> PAGEREF _Toc477895042 \h </w:instrText>
        </w:r>
        <w:r w:rsidR="00321E62">
          <w:rPr>
            <w:noProof/>
            <w:webHidden/>
          </w:rPr>
        </w:r>
        <w:r w:rsidR="00321E62">
          <w:rPr>
            <w:noProof/>
            <w:webHidden/>
          </w:rPr>
          <w:fldChar w:fldCharType="separate"/>
        </w:r>
        <w:r w:rsidR="00321E62">
          <w:rPr>
            <w:noProof/>
            <w:webHidden/>
          </w:rPr>
          <w:t>3</w:t>
        </w:r>
        <w:r w:rsidR="00321E62">
          <w:rPr>
            <w:noProof/>
            <w:webHidden/>
          </w:rPr>
          <w:fldChar w:fldCharType="end"/>
        </w:r>
      </w:hyperlink>
    </w:p>
    <w:p w14:paraId="4984F044" w14:textId="30188067"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43" w:history="1">
        <w:r w:rsidR="00321E62" w:rsidRPr="00B05B1E">
          <w:rPr>
            <w:rStyle w:val="Hyperlink"/>
            <w:rFonts w:eastAsia="MS Mincho"/>
            <w:noProof/>
          </w:rPr>
          <w:t>Figure 3: Server Architecture for ML model</w:t>
        </w:r>
        <w:r w:rsidR="00321E62">
          <w:rPr>
            <w:noProof/>
            <w:webHidden/>
          </w:rPr>
          <w:tab/>
        </w:r>
        <w:r w:rsidR="00321E62">
          <w:rPr>
            <w:noProof/>
            <w:webHidden/>
          </w:rPr>
          <w:fldChar w:fldCharType="begin"/>
        </w:r>
        <w:r w:rsidR="00321E62">
          <w:rPr>
            <w:noProof/>
            <w:webHidden/>
          </w:rPr>
          <w:instrText xml:space="preserve"> PAGEREF _Toc477895043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0C02420A" w14:textId="587A2D81"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44" w:history="1">
        <w:r w:rsidR="00321E62" w:rsidRPr="00B05B1E">
          <w:rPr>
            <w:rStyle w:val="Hyperlink"/>
            <w:rFonts w:eastAsia="MS Mincho"/>
            <w:noProof/>
          </w:rPr>
          <w:t>Figure 4: Flow of app</w:t>
        </w:r>
        <w:r w:rsidR="00321E62">
          <w:rPr>
            <w:noProof/>
            <w:webHidden/>
          </w:rPr>
          <w:tab/>
        </w:r>
        <w:r w:rsidR="00321E62">
          <w:rPr>
            <w:noProof/>
            <w:webHidden/>
          </w:rPr>
          <w:fldChar w:fldCharType="begin"/>
        </w:r>
        <w:r w:rsidR="00321E62">
          <w:rPr>
            <w:noProof/>
            <w:webHidden/>
          </w:rPr>
          <w:instrText xml:space="preserve"> PAGEREF _Toc477895044 \h </w:instrText>
        </w:r>
        <w:r w:rsidR="00321E62">
          <w:rPr>
            <w:noProof/>
            <w:webHidden/>
          </w:rPr>
        </w:r>
        <w:r w:rsidR="00321E62">
          <w:rPr>
            <w:noProof/>
            <w:webHidden/>
          </w:rPr>
          <w:fldChar w:fldCharType="separate"/>
        </w:r>
        <w:r w:rsidR="00321E62">
          <w:rPr>
            <w:noProof/>
            <w:webHidden/>
          </w:rPr>
          <w:t>9</w:t>
        </w:r>
        <w:r w:rsidR="00321E62">
          <w:rPr>
            <w:noProof/>
            <w:webHidden/>
          </w:rPr>
          <w:fldChar w:fldCharType="end"/>
        </w:r>
      </w:hyperlink>
    </w:p>
    <w:p w14:paraId="3946C26E" w14:textId="269CD2D6"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20CC2C76" w14:textId="424C023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895045" w:history="1">
        <w:r w:rsidR="00321E62" w:rsidRPr="00F23BCB">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321E62">
          <w:rPr>
            <w:noProof/>
            <w:webHidden/>
          </w:rPr>
          <w:tab/>
        </w:r>
        <w:r w:rsidR="00321E62">
          <w:rPr>
            <w:noProof/>
            <w:webHidden/>
          </w:rPr>
          <w:fldChar w:fldCharType="begin"/>
        </w:r>
        <w:r w:rsidR="00321E62">
          <w:rPr>
            <w:noProof/>
            <w:webHidden/>
          </w:rPr>
          <w:instrText xml:space="preserve"> PAGEREF _Toc477895045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4416EFA" w14:textId="53B9FA82"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529635E3" w14:textId="4529116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895047" w:history="1">
        <w:r w:rsidR="00321E62" w:rsidRPr="00530151">
          <w:rPr>
            <w:rStyle w:val="Hyperlink"/>
            <w:rFonts w:eastAsia="MS Mincho"/>
            <w:noProof/>
          </w:rPr>
          <w:t>Table 1: Comparison of SQL Databases</w:t>
        </w:r>
        <w:r w:rsidR="00321E62">
          <w:rPr>
            <w:noProof/>
            <w:webHidden/>
          </w:rPr>
          <w:tab/>
        </w:r>
        <w:r w:rsidR="00321E62">
          <w:rPr>
            <w:noProof/>
            <w:webHidden/>
          </w:rPr>
          <w:fldChar w:fldCharType="begin"/>
        </w:r>
        <w:r w:rsidR="00321E62">
          <w:rPr>
            <w:noProof/>
            <w:webHidden/>
          </w:rPr>
          <w:instrText xml:space="preserve"> PAGEREF _Toc477895047 \h </w:instrText>
        </w:r>
        <w:r w:rsidR="00321E62">
          <w:rPr>
            <w:noProof/>
            <w:webHidden/>
          </w:rPr>
        </w:r>
        <w:r w:rsidR="00321E62">
          <w:rPr>
            <w:noProof/>
            <w:webHidden/>
          </w:rPr>
          <w:fldChar w:fldCharType="separate"/>
        </w:r>
        <w:r w:rsidR="00321E62">
          <w:rPr>
            <w:noProof/>
            <w:webHidden/>
          </w:rPr>
          <w:t>4</w:t>
        </w:r>
        <w:r w:rsidR="00321E62">
          <w:rPr>
            <w:noProof/>
            <w:webHidden/>
          </w:rPr>
          <w:fldChar w:fldCharType="end"/>
        </w:r>
      </w:hyperlink>
    </w:p>
    <w:p w14:paraId="679E20E0" w14:textId="750ABD60"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48" w:history="1">
        <w:r w:rsidR="00321E62" w:rsidRPr="00530151">
          <w:rPr>
            <w:rStyle w:val="Hyperlink"/>
            <w:rFonts w:eastAsia="MS Mincho"/>
            <w:noProof/>
          </w:rPr>
          <w:t>Table 2: Comparison of API styles</w:t>
        </w:r>
        <w:r w:rsidR="00321E62">
          <w:rPr>
            <w:noProof/>
            <w:webHidden/>
          </w:rPr>
          <w:tab/>
        </w:r>
        <w:r w:rsidR="00321E62">
          <w:rPr>
            <w:noProof/>
            <w:webHidden/>
          </w:rPr>
          <w:fldChar w:fldCharType="begin"/>
        </w:r>
        <w:r w:rsidR="00321E62">
          <w:rPr>
            <w:noProof/>
            <w:webHidden/>
          </w:rPr>
          <w:instrText xml:space="preserve"> PAGEREF _Toc477895048 \h </w:instrText>
        </w:r>
        <w:r w:rsidR="00321E62">
          <w:rPr>
            <w:noProof/>
            <w:webHidden/>
          </w:rPr>
        </w:r>
        <w:r w:rsidR="00321E62">
          <w:rPr>
            <w:noProof/>
            <w:webHidden/>
          </w:rPr>
          <w:fldChar w:fldCharType="separate"/>
        </w:r>
        <w:r w:rsidR="00321E62">
          <w:rPr>
            <w:noProof/>
            <w:webHidden/>
          </w:rPr>
          <w:t>5</w:t>
        </w:r>
        <w:r w:rsidR="00321E62">
          <w:rPr>
            <w:noProof/>
            <w:webHidden/>
          </w:rPr>
          <w:fldChar w:fldCharType="end"/>
        </w:r>
      </w:hyperlink>
    </w:p>
    <w:p w14:paraId="3860224B" w14:textId="08AFB459"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49" w:history="1">
        <w:r w:rsidR="00321E62" w:rsidRPr="00530151">
          <w:rPr>
            <w:rStyle w:val="Hyperlink"/>
            <w:rFonts w:eastAsia="MS Mincho"/>
            <w:noProof/>
          </w:rPr>
          <w:t>Table 3: Initial Feature Set</w:t>
        </w:r>
        <w:r w:rsidR="00321E62">
          <w:rPr>
            <w:noProof/>
            <w:webHidden/>
          </w:rPr>
          <w:tab/>
        </w:r>
        <w:r w:rsidR="00321E62">
          <w:rPr>
            <w:noProof/>
            <w:webHidden/>
          </w:rPr>
          <w:fldChar w:fldCharType="begin"/>
        </w:r>
        <w:r w:rsidR="00321E62">
          <w:rPr>
            <w:noProof/>
            <w:webHidden/>
          </w:rPr>
          <w:instrText xml:space="preserve"> PAGEREF _Toc477895049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B1066D2" w14:textId="0E5BAAA3"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50" w:history="1">
        <w:r w:rsidR="00321E62" w:rsidRPr="00530151">
          <w:rPr>
            <w:rStyle w:val="Hyperlink"/>
            <w:rFonts w:eastAsia="MS Mincho"/>
            <w:noProof/>
          </w:rPr>
          <w:t>Table 4: Feature Analysis Results</w:t>
        </w:r>
        <w:r w:rsidR="00321E62">
          <w:rPr>
            <w:noProof/>
            <w:webHidden/>
          </w:rPr>
          <w:tab/>
        </w:r>
        <w:r w:rsidR="00321E62">
          <w:rPr>
            <w:noProof/>
            <w:webHidden/>
          </w:rPr>
          <w:fldChar w:fldCharType="begin"/>
        </w:r>
        <w:r w:rsidR="00321E62">
          <w:rPr>
            <w:noProof/>
            <w:webHidden/>
          </w:rPr>
          <w:instrText xml:space="preserve"> PAGEREF _Toc477895050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1F455C62" w14:textId="28001E83" w:rsidR="00321E62" w:rsidRDefault="0096235A">
      <w:pPr>
        <w:pStyle w:val="TableofFigures"/>
        <w:tabs>
          <w:tab w:val="right" w:leader="dot" w:pos="4853"/>
        </w:tabs>
        <w:rPr>
          <w:rFonts w:asciiTheme="minorHAnsi" w:eastAsiaTheme="minorEastAsia" w:hAnsiTheme="minorHAnsi" w:cstheme="minorBidi"/>
          <w:noProof/>
          <w:sz w:val="22"/>
          <w:szCs w:val="22"/>
          <w:lang w:eastAsia="en-GB"/>
        </w:rPr>
      </w:pPr>
      <w:hyperlink w:anchor="_Toc477895051" w:history="1">
        <w:r w:rsidR="00321E62" w:rsidRPr="00530151">
          <w:rPr>
            <w:rStyle w:val="Hyperlink"/>
            <w:rFonts w:eastAsia="MS Mincho"/>
            <w:noProof/>
          </w:rPr>
          <w:t>Table 5: Model Selection Results</w:t>
        </w:r>
        <w:r w:rsidR="00321E62">
          <w:rPr>
            <w:noProof/>
            <w:webHidden/>
          </w:rPr>
          <w:tab/>
        </w:r>
        <w:r w:rsidR="00321E62">
          <w:rPr>
            <w:noProof/>
            <w:webHidden/>
          </w:rPr>
          <w:fldChar w:fldCharType="begin"/>
        </w:r>
        <w:r w:rsidR="00321E62">
          <w:rPr>
            <w:noProof/>
            <w:webHidden/>
          </w:rPr>
          <w:instrText xml:space="preserve"> PAGEREF _Toc477895051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6CE526CB" w14:textId="60C3CCD7" w:rsidR="00336948" w:rsidRPr="00336948" w:rsidRDefault="00336948" w:rsidP="00336948">
      <w:pPr>
        <w:rPr>
          <w:rFonts w:eastAsia="MS Mincho"/>
        </w:rPr>
      </w:pPr>
      <w:r>
        <w:rPr>
          <w:rFonts w:eastAsia="MS Mincho"/>
        </w:rPr>
        <w:fldChar w:fldCharType="end"/>
      </w:r>
    </w:p>
    <w:sectPr w:rsidR="00336948" w:rsidRPr="00336948" w:rsidSect="000358E0">
      <w:footerReference w:type="default" r:id="rId13"/>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BFBF2" w14:textId="77777777" w:rsidR="0096235A" w:rsidRDefault="0096235A" w:rsidP="00796F8E">
      <w:r>
        <w:separator/>
      </w:r>
    </w:p>
  </w:endnote>
  <w:endnote w:type="continuationSeparator" w:id="0">
    <w:p w14:paraId="339B738A" w14:textId="77777777" w:rsidR="0096235A" w:rsidRDefault="0096235A"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4ADB642F-0617-44F5-8D96-36C8FB60E91B}"/>
    <w:embedBold r:id="rId2" w:fontKey="{921690F0-CAED-4BF7-A9B6-57086C743E1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AC97F23B-53B1-4427-A69F-B44B4DDE2479}"/>
  </w:font>
  <w:font w:name="PMingLiU">
    <w:altName w:val="Malgun Gothic Semilight"/>
    <w:panose1 w:val="02020500000000000000"/>
    <w:charset w:val="88"/>
    <w:family w:val="auto"/>
    <w:pitch w:val="variable"/>
    <w:sig w:usb0="00000000"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CBD36CE6-C5D4-401B-8E2B-408CFF5820C8}"/>
  </w:font>
  <w:font w:name="Adobe Arabic">
    <w:panose1 w:val="02040503050201020203"/>
    <w:charset w:val="00"/>
    <w:family w:val="roman"/>
    <w:notTrueType/>
    <w:pitch w:val="variable"/>
    <w:sig w:usb0="8000202F" w:usb1="8000A04A" w:usb2="00000008" w:usb3="00000000" w:csb0="00000041" w:csb1="00000000"/>
  </w:font>
  <w:font w:name="Times">
    <w:panose1 w:val="02020603050405020304"/>
    <w:charset w:val="00"/>
    <w:family w:val="roman"/>
    <w:pitch w:val="variable"/>
    <w:sig w:usb0="E0002EFF" w:usb1="C000785B" w:usb2="00000009" w:usb3="00000000" w:csb0="000001FF" w:csb1="00000000"/>
    <w:embedItalic r:id="rId5" w:fontKey="{2F9D3822-9D75-45C0-8D69-D26689742B8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DD454C99-36C5-4EA0-AA42-24E96672A18D}"/>
    <w:embedItalic r:id="rId7" w:fontKey="{D51FC3F2-1EE2-4E17-896C-CB098EEDF223}"/>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52BF173C" w:rsidR="000D7ACC" w:rsidRDefault="000D7ACC" w:rsidP="00701D29">
        <w:pPr>
          <w:pStyle w:val="Footer"/>
          <w:jc w:val="center"/>
        </w:pPr>
        <w:r>
          <w:fldChar w:fldCharType="begin"/>
        </w:r>
        <w:r>
          <w:instrText xml:space="preserve"> PAGE   \* MERGEFORMAT </w:instrText>
        </w:r>
        <w:r>
          <w:fldChar w:fldCharType="separate"/>
        </w:r>
        <w:r w:rsidR="001F40BF">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622962" w14:textId="77777777" w:rsidR="0096235A" w:rsidRDefault="0096235A" w:rsidP="00796F8E">
      <w:r>
        <w:separator/>
      </w:r>
    </w:p>
  </w:footnote>
  <w:footnote w:type="continuationSeparator" w:id="0">
    <w:p w14:paraId="5B313F90" w14:textId="77777777" w:rsidR="0096235A" w:rsidRDefault="0096235A"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14C"/>
    <w:rsid w:val="000B4641"/>
    <w:rsid w:val="000C0747"/>
    <w:rsid w:val="000C390D"/>
    <w:rsid w:val="000C47C5"/>
    <w:rsid w:val="000D26AA"/>
    <w:rsid w:val="000D3C19"/>
    <w:rsid w:val="000D4207"/>
    <w:rsid w:val="000D7116"/>
    <w:rsid w:val="000D7ACC"/>
    <w:rsid w:val="000E0506"/>
    <w:rsid w:val="000E4E6E"/>
    <w:rsid w:val="000F2031"/>
    <w:rsid w:val="000F4AFD"/>
    <w:rsid w:val="000F7AB8"/>
    <w:rsid w:val="000F7BA6"/>
    <w:rsid w:val="00100EA9"/>
    <w:rsid w:val="00101874"/>
    <w:rsid w:val="00102AC8"/>
    <w:rsid w:val="00104FC0"/>
    <w:rsid w:val="001057A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768"/>
    <w:rsid w:val="00156CD6"/>
    <w:rsid w:val="0015793B"/>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0BF"/>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11CD"/>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3526"/>
    <w:rsid w:val="003E4847"/>
    <w:rsid w:val="003F2EE7"/>
    <w:rsid w:val="003F5A48"/>
    <w:rsid w:val="003F5DFC"/>
    <w:rsid w:val="003F63D1"/>
    <w:rsid w:val="00401838"/>
    <w:rsid w:val="00402DC3"/>
    <w:rsid w:val="00404AB4"/>
    <w:rsid w:val="004059FE"/>
    <w:rsid w:val="00407989"/>
    <w:rsid w:val="00407A08"/>
    <w:rsid w:val="00411124"/>
    <w:rsid w:val="004130D3"/>
    <w:rsid w:val="00415F93"/>
    <w:rsid w:val="00417123"/>
    <w:rsid w:val="004254FE"/>
    <w:rsid w:val="004300FB"/>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E0CB1"/>
    <w:rsid w:val="005E3233"/>
    <w:rsid w:val="005F0FD5"/>
    <w:rsid w:val="005F1F7B"/>
    <w:rsid w:val="005F4C96"/>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197B"/>
    <w:rsid w:val="007919DE"/>
    <w:rsid w:val="007923C4"/>
    <w:rsid w:val="00796D08"/>
    <w:rsid w:val="00796F8E"/>
    <w:rsid w:val="007A3BCF"/>
    <w:rsid w:val="007B3BE4"/>
    <w:rsid w:val="007B49F8"/>
    <w:rsid w:val="007B50DC"/>
    <w:rsid w:val="007B6627"/>
    <w:rsid w:val="007B7F19"/>
    <w:rsid w:val="007C0308"/>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1420"/>
    <w:rsid w:val="008923B8"/>
    <w:rsid w:val="008968B0"/>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35A"/>
    <w:rsid w:val="009628C4"/>
    <w:rsid w:val="00962A19"/>
    <w:rsid w:val="00967DE3"/>
    <w:rsid w:val="009732BA"/>
    <w:rsid w:val="0097508D"/>
    <w:rsid w:val="00975EF9"/>
    <w:rsid w:val="00976BF9"/>
    <w:rsid w:val="00980B83"/>
    <w:rsid w:val="00986501"/>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0A3"/>
    <w:rsid w:val="00C75236"/>
    <w:rsid w:val="00C75893"/>
    <w:rsid w:val="00C75FA5"/>
    <w:rsid w:val="00C800C2"/>
    <w:rsid w:val="00C81D28"/>
    <w:rsid w:val="00C832C3"/>
    <w:rsid w:val="00C86960"/>
    <w:rsid w:val="00C92A42"/>
    <w:rsid w:val="00C94904"/>
    <w:rsid w:val="00C96FE0"/>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66D3B"/>
    <w:rsid w:val="00D7443D"/>
    <w:rsid w:val="00D77B6B"/>
    <w:rsid w:val="00D80FE7"/>
    <w:rsid w:val="00D81D49"/>
    <w:rsid w:val="00D83808"/>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038F"/>
    <w:rsid w:val="00E41F32"/>
    <w:rsid w:val="00E4278C"/>
    <w:rsid w:val="00E44966"/>
    <w:rsid w:val="00E50AED"/>
    <w:rsid w:val="00E53ED2"/>
    <w:rsid w:val="00E563C6"/>
    <w:rsid w:val="00E568AB"/>
    <w:rsid w:val="00E57417"/>
    <w:rsid w:val="00E5755A"/>
    <w:rsid w:val="00E6051A"/>
    <w:rsid w:val="00E61FEE"/>
    <w:rsid w:val="00E6239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6EFD"/>
    <w:rsid w:val="00F9785D"/>
    <w:rsid w:val="00FA2D3B"/>
    <w:rsid w:val="00FA4F7C"/>
    <w:rsid w:val="00FA5DC2"/>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4E0B"/>
    <w:rsid w:val="00FE5F6E"/>
    <w:rsid w:val="00FE7BD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Jeremy\Documents\GitHub\ee4-mhml\documents\final%20report\final_report_everything_tgt.doc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9A5CC507-D535-4B2D-A6CC-705825EFC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1</Pages>
  <Words>23843</Words>
  <Characters>135908</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9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50</cp:revision>
  <cp:lastPrinted>2016-02-04T17:59:00Z</cp:lastPrinted>
  <dcterms:created xsi:type="dcterms:W3CDTF">2017-03-21T18:00:00Z</dcterms:created>
  <dcterms:modified xsi:type="dcterms:W3CDTF">2017-03-2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